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7D8A37CC" w:rsidR="009130F8" w:rsidRPr="004616F1" w:rsidRDefault="003D0726">
      <w:pPr>
        <w:pBdr>
          <w:top w:val="nil"/>
          <w:left w:val="nil"/>
          <w:bottom w:val="nil"/>
          <w:right w:val="nil"/>
          <w:between w:val="nil"/>
        </w:pBdr>
        <w:spacing w:before="240" w:line="240" w:lineRule="auto"/>
        <w:ind w:left="2608"/>
        <w:rPr>
          <w:rFonts w:cstheme="minorBidi"/>
          <w:b/>
          <w:sz w:val="18"/>
          <w:szCs w:val="18"/>
          <w:lang w:bidi="fa-IR"/>
        </w:rPr>
      </w:pPr>
      <w:r>
        <w:rPr>
          <w:b/>
          <w:sz w:val="18"/>
          <w:szCs w:val="18"/>
        </w:rPr>
        <w:t xml:space="preserve">Early screening, which can lead to early diagnosis and intervention of children with autism (ASD), can significantly improve the life quality of children with autism. </w:t>
      </w:r>
      <w:r w:rsidR="00381049">
        <w:rPr>
          <w:b/>
          <w:sz w:val="18"/>
          <w:szCs w:val="18"/>
        </w:rPr>
        <w:t>Unfortunately, t</w:t>
      </w:r>
      <w:r>
        <w:rPr>
          <w:b/>
          <w:sz w:val="18"/>
          <w:szCs w:val="18"/>
        </w:rPr>
        <w:t xml:space="preserve">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arly ASD screening based on behavior</w:t>
      </w:r>
      <w:r w:rsidR="00381049">
        <w:rPr>
          <w:b/>
          <w:sz w:val="18"/>
          <w:szCs w:val="18"/>
        </w:rPr>
        <w:t>al patterns</w:t>
      </w:r>
      <w:r>
        <w:rPr>
          <w:b/>
          <w:sz w:val="18"/>
          <w:szCs w:val="18"/>
        </w:rPr>
        <w:t xml:space="preserve">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w:t>
      </w:r>
      <w:r w:rsidR="00381049">
        <w:rPr>
          <w:b/>
          <w:sz w:val="18"/>
          <w:szCs w:val="18"/>
        </w:rPr>
        <w:t>s</w:t>
      </w:r>
      <w:r>
        <w:rPr>
          <w:b/>
          <w:sz w:val="18"/>
          <w:szCs w:val="18"/>
        </w:rPr>
        <w:t xml:space="preserve">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2D37019C"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33349A">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33349A">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33349A">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33349A">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1CBE288D" w14:textId="29056E45" w:rsidR="008D00A9" w:rsidRDefault="008D00A9">
      <w:pPr>
        <w:pBdr>
          <w:top w:val="nil"/>
          <w:left w:val="nil"/>
          <w:bottom w:val="nil"/>
          <w:right w:val="nil"/>
          <w:between w:val="nil"/>
        </w:pBdr>
        <w:spacing w:line="228" w:lineRule="auto"/>
        <w:ind w:left="2608" w:firstLine="425"/>
      </w:pPr>
      <w:r>
        <w:t xml:space="preserve">A very straightforward approach to employ technology was to automate </w:t>
      </w:r>
      <w:r w:rsidR="003D0726">
        <w:t>CHAT family</w:t>
      </w:r>
      <w:r>
        <w:t xml:space="preserve"> </w:t>
      </w:r>
      <w:r w:rsidR="003D0726">
        <w:t>questionnaires</w:t>
      </w:r>
      <w:r>
        <w:t xml:space="preserve"> </w:t>
      </w:r>
      <w:r>
        <w:fldChar w:fldCharType="begin"/>
      </w:r>
      <w:r w:rsidR="0033349A">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fldChar w:fldCharType="separate"/>
      </w:r>
      <w:r w:rsidR="0033349A">
        <w:rPr>
          <w:noProof/>
        </w:rPr>
        <w:t>(3)</w:t>
      </w:r>
      <w:r>
        <w:fldChar w:fldCharType="end"/>
      </w:r>
      <w:r w:rsidR="003D0726">
        <w:t>,</w:t>
      </w:r>
      <w:r>
        <w:t xml:space="preserve"> and make them online through </w:t>
      </w:r>
      <w:r w:rsidR="003D0726">
        <w:t>mobile apps or web applications</w:t>
      </w:r>
      <w:r w:rsidR="006B2CCE">
        <w:fldChar w:fldCharType="begin"/>
      </w:r>
      <w:r w:rsidR="0033349A">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33349A">
        <w:rPr>
          <w:noProof/>
        </w:rPr>
        <w:t>(4)</w:t>
      </w:r>
      <w:r w:rsidR="006B2CCE">
        <w:fldChar w:fldCharType="end"/>
      </w:r>
      <w:r w:rsidR="003D0726">
        <w:t>.</w:t>
      </w:r>
      <w:r>
        <w:t xml:space="preserve"> Furthermore, t</w:t>
      </w:r>
      <w:r w:rsidR="003D0726">
        <w:t>hese methods employ machine learning algorithms to improve the screening accuracy</w:t>
      </w:r>
      <w:r w:rsidR="006B2CCE">
        <w:fldChar w:fldCharType="begin"/>
      </w:r>
      <w:r w:rsidR="0033349A">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33349A">
        <w:rPr>
          <w:noProof/>
        </w:rPr>
        <w:t>(5)</w:t>
      </w:r>
      <w:r w:rsidR="006B2CCE">
        <w:fldChar w:fldCharType="end"/>
      </w:r>
      <w:r w:rsidR="003D0726">
        <w:t>. Although these methods are proved</w:t>
      </w:r>
      <w:r>
        <w:t xml:space="preserve"> to be</w:t>
      </w:r>
      <w:r w:rsidR="003D0726">
        <w:t xml:space="preserve"> </w:t>
      </w:r>
      <w:r w:rsidR="00301AB4" w:rsidRPr="00301AB4">
        <w:t>credible</w:t>
      </w:r>
      <w:r w:rsidR="003D0726">
        <w:t xml:space="preserve">, </w:t>
      </w:r>
      <w:r>
        <w:t xml:space="preserve">however, </w:t>
      </w:r>
      <w:r w:rsidR="003D0726">
        <w:t>they rel</w:t>
      </w:r>
      <w:r w:rsidR="00301AB4">
        <w:t>ied</w:t>
      </w:r>
      <w:r w:rsidR="003D0726">
        <w:t xml:space="preserve"> on licensed clinicians and observers</w:t>
      </w:r>
      <w:r>
        <w:t xml:space="preserve"> to correctly answer the questions</w:t>
      </w:r>
      <w:r w:rsidR="006B2CCE">
        <w:fldChar w:fldCharType="begin"/>
      </w:r>
      <w:r w:rsidR="0033349A">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33349A">
        <w:rPr>
          <w:noProof/>
        </w:rPr>
        <w:t>(3, 6)</w:t>
      </w:r>
      <w:r w:rsidR="006B2CCE">
        <w:fldChar w:fldCharType="end"/>
      </w:r>
      <w:r w:rsidR="003D0726">
        <w:t xml:space="preserve">. </w:t>
      </w:r>
    </w:p>
    <w:p w14:paraId="0160446D" w14:textId="62D8A4CF" w:rsidR="008D00A9" w:rsidRDefault="003D0726" w:rsidP="008D00A9">
      <w:pPr>
        <w:pBdr>
          <w:top w:val="nil"/>
          <w:left w:val="nil"/>
          <w:bottom w:val="nil"/>
          <w:right w:val="nil"/>
          <w:between w:val="nil"/>
        </w:pBdr>
        <w:spacing w:line="228" w:lineRule="auto"/>
        <w:ind w:left="2608" w:firstLine="425"/>
      </w:pPr>
      <w:r>
        <w:t>To overcome the shortcomings of the questionnaire-based systems, many researchers have focused on biological markers of ASD</w:t>
      </w:r>
      <w:r w:rsidR="006B2CCE">
        <w:fldChar w:fldCharType="begin"/>
      </w:r>
      <w:r w:rsidR="0033349A">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33349A">
        <w:rPr>
          <w:noProof/>
        </w:rPr>
        <w:t>(7)</w:t>
      </w:r>
      <w:r w:rsidR="006B2CCE">
        <w:fldChar w:fldCharType="end"/>
      </w:r>
      <w:r>
        <w:t xml:space="preserve"> using brain imaging techniques </w:t>
      </w:r>
      <w:r w:rsidR="008D00A9">
        <w:t>such as</w:t>
      </w:r>
      <w:r>
        <w:t xml:space="preserve"> fMRI</w:t>
      </w:r>
      <w:r w:rsidR="006B2CCE">
        <w:fldChar w:fldCharType="begin"/>
      </w:r>
      <w:r w:rsidR="0033349A">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33349A">
        <w:rPr>
          <w:noProof/>
        </w:rPr>
        <w:t>(8)</w:t>
      </w:r>
      <w:r w:rsidR="006B2CCE">
        <w:fldChar w:fldCharType="end"/>
      </w:r>
      <w:r>
        <w:t xml:space="preserve"> or EEG </w:t>
      </w:r>
      <w:r w:rsidR="006B2CCE">
        <w:fldChar w:fldCharType="begin"/>
      </w:r>
      <w:r w:rsidR="0033349A">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33349A">
        <w:rPr>
          <w:noProof/>
        </w:rPr>
        <w:t>(9)</w:t>
      </w:r>
      <w:r w:rsidR="006B2CCE">
        <w:fldChar w:fldCharType="end"/>
      </w:r>
      <w:r>
        <w:t>.</w:t>
      </w:r>
      <w:r w:rsidR="008D00A9">
        <w:t xml:space="preserve"> </w:t>
      </w:r>
      <w:r w:rsidR="00C33736">
        <w:t xml:space="preserve">Amid all evidence which confirm the effectiveness of </w:t>
      </w:r>
      <w:r w:rsidR="000B57AE">
        <w:t xml:space="preserve">the </w:t>
      </w:r>
      <w:r w:rsidR="00C33736">
        <w:t xml:space="preserve">mentioned approaches, the required equipment makes them less accessible. Additionally, putting a </w:t>
      </w:r>
      <w:r w:rsidR="00C33736">
        <w:lastRenderedPageBreak/>
        <w:t xml:space="preserve">child in an fMRI or putting on an EEG cap may cause many discomforts limiting the usage of these procedures. </w:t>
      </w:r>
    </w:p>
    <w:p w14:paraId="7C852380" w14:textId="3B259FA8" w:rsidR="009130F8" w:rsidRDefault="008D00A9" w:rsidP="008D00A9">
      <w:pPr>
        <w:pBdr>
          <w:top w:val="nil"/>
          <w:left w:val="nil"/>
          <w:bottom w:val="nil"/>
          <w:right w:val="nil"/>
          <w:between w:val="nil"/>
        </w:pBdr>
        <w:spacing w:line="228" w:lineRule="auto"/>
        <w:ind w:left="2608" w:firstLine="425"/>
      </w:pPr>
      <w:r>
        <w:t>There are other technology-based approaches</w:t>
      </w:r>
      <w:r w:rsidR="00416D7B">
        <w:t>,</w:t>
      </w:r>
      <w:r>
        <w:t xml:space="preserve"> such as </w:t>
      </w:r>
      <w:r w:rsidR="00C33736">
        <w:t>wearable devices like smart glasses or sensors</w:t>
      </w:r>
      <w:r>
        <w:t xml:space="preserve"> </w:t>
      </w:r>
      <w:r>
        <w:fldChar w:fldCharType="begin">
          <w:fldData xml:space="preserve">PEVuZE5vdGU+PENpdGU+PEF1dGhvcj5SYWQ8L0F1dGhvcj48WWVhcj4yMDE4PC9ZZWFyPjxSZWNO
dW0+MTA8L1JlY051bT48RGlzcGxheVRleHQ+KDEwLCAxMSk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33349A">
        <w:instrText xml:space="preserve"> ADDIN EN.CITE </w:instrText>
      </w:r>
      <w:r w:rsidR="0033349A">
        <w:fldChar w:fldCharType="begin">
          <w:fldData xml:space="preserve">PEVuZE5vdGU+PENpdGU+PEF1dGhvcj5SYWQ8L0F1dGhvcj48WWVhcj4yMDE4PC9ZZWFyPjxSZWNO
dW0+MTA8L1JlY051bT48RGlzcGxheVRleHQ+KDEwLCAxMSk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33349A">
        <w:instrText xml:space="preserve"> ADDIN EN.CITE.DATA </w:instrText>
      </w:r>
      <w:r w:rsidR="0033349A">
        <w:fldChar w:fldCharType="end"/>
      </w:r>
      <w:r>
        <w:fldChar w:fldCharType="separate"/>
      </w:r>
      <w:r w:rsidR="0033349A">
        <w:rPr>
          <w:noProof/>
        </w:rPr>
        <w:t>(10, 11)</w:t>
      </w:r>
      <w:r>
        <w:fldChar w:fldCharType="end"/>
      </w:r>
      <w:r w:rsidR="005837BA">
        <w:t>, which are more convenient option</w:t>
      </w:r>
      <w:r>
        <w:t>s than fMRI or EEG</w:t>
      </w:r>
      <w:r w:rsidR="00C33736">
        <w:t xml:space="preserve">. Despite the lower cost of these systems compared to fMRI and EEG, they still need to be conducted at dedicated centers. </w:t>
      </w:r>
      <w:r w:rsidR="00416D7B">
        <w:t>T</w:t>
      </w:r>
      <w:r>
        <w:t>here are many</w:t>
      </w:r>
      <w:r w:rsidR="005837BA">
        <w:t xml:space="preserve"> studies focused on i</w:t>
      </w:r>
      <w:r w:rsidR="00C33736">
        <w:t>ntelligent observation of behaviors</w:t>
      </w:r>
      <w:r w:rsidR="005837BA">
        <w:t xml:space="preserve"> to overcome the challenges of biometric and wearable methods</w:t>
      </w:r>
      <w:r w:rsidR="00C33736">
        <w:t xml:space="preserve">. For instance, </w:t>
      </w:r>
      <w:proofErr w:type="spellStart"/>
      <w:r w:rsidR="00C33736">
        <w:t>Moghaddas</w:t>
      </w:r>
      <w:proofErr w:type="spellEnd"/>
      <w:r w:rsidR="00C33736">
        <w:t xml:space="preserve"> et al. </w:t>
      </w:r>
      <w:r>
        <w:fldChar w:fldCharType="begin"/>
      </w:r>
      <w:r w:rsidR="0033349A">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fldChar w:fldCharType="separate"/>
      </w:r>
      <w:r w:rsidR="0033349A">
        <w:rPr>
          <w:noProof/>
        </w:rPr>
        <w:t>(12)</w:t>
      </w:r>
      <w:r>
        <w:fldChar w:fldCharType="end"/>
      </w:r>
      <w:r>
        <w:t xml:space="preserve"> </w:t>
      </w:r>
      <w:r w:rsidR="00C33736">
        <w:t xml:space="preserve">developed a vision-based method </w:t>
      </w:r>
      <w:r w:rsidR="005837BA">
        <w:t xml:space="preserve">for </w:t>
      </w:r>
      <w:r w:rsidR="00C33736">
        <w:t>ASD</w:t>
      </w:r>
      <w:r w:rsidR="005837BA">
        <w:t xml:space="preserve"> screening</w:t>
      </w:r>
      <w:r w:rsidR="00C33736">
        <w:t xml:space="preserve"> based on the interaction between children with ASD and a parrot-like robot. Although this approach </w:t>
      </w:r>
      <w:r w:rsidR="00416D7B">
        <w:t xml:space="preserve">tackles some of the </w:t>
      </w:r>
      <w:r w:rsidR="00C33736">
        <w:t>mentioned difficulties in wearable methods, it still depends on dedicated centers to conduct th</w:t>
      </w:r>
      <w:r>
        <w:t>is</w:t>
      </w:r>
      <w:r w:rsidR="00C33736">
        <w:t xml:space="preserve"> screening</w:t>
      </w:r>
      <w:r>
        <w:t xml:space="preserve"> approach</w:t>
      </w:r>
      <w:r w:rsidR="00C33736">
        <w:t xml:space="preserve">. </w:t>
      </w:r>
    </w:p>
    <w:p w14:paraId="1AAFDDEA" w14:textId="40913306"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33349A">
        <w:rPr>
          <w:noProof/>
        </w:rPr>
        <w:t>(13)</w:t>
      </w:r>
      <w:r w:rsidR="002D1E32">
        <w:fldChar w:fldCharType="end"/>
      </w:r>
      <w:r>
        <w:t xml:space="preserve"> were designed to perform screening in children's natural settings at a very low cost. Along with this trend, in this study, we improved </w:t>
      </w:r>
      <w:r w:rsidR="008D00A9">
        <w:t xml:space="preserve">the </w:t>
      </w:r>
      <w:r>
        <w:t xml:space="preserve">intelligent toy car by incorporating two shaft encoders on the wheels of </w:t>
      </w:r>
      <w:r w:rsidR="008D00A9">
        <w:t xml:space="preserve">the </w:t>
      </w:r>
      <w:r>
        <w:t>car</w:t>
      </w:r>
      <w:r w:rsidR="00416D7B">
        <w:t>. We wanted</w:t>
      </w:r>
      <w:r>
        <w:t xml:space="preserve"> to investigate if children with autism focus on the </w:t>
      </w:r>
      <w:r w:rsidR="00E64C3D">
        <w:t xml:space="preserve">rotation of the </w:t>
      </w:r>
      <w:r>
        <w:t xml:space="preserve">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w:t>
      </w:r>
      <w:r w:rsidR="005F1390">
        <w:t xml:space="preserve">introducing a new modality and </w:t>
      </w:r>
      <w:r>
        <w:t xml:space="preserve">incorporating </w:t>
      </w:r>
      <w:r w:rsidR="005F1390">
        <w:t xml:space="preserve">it with another </w:t>
      </w:r>
      <w:r>
        <w:t>modalit</w:t>
      </w:r>
      <w:r w:rsidR="005F1390">
        <w:t xml:space="preserve">y </w:t>
      </w:r>
      <w:r>
        <w:t xml:space="preserve">to better screen </w:t>
      </w:r>
      <w:r w:rsidR="005F1390">
        <w:t xml:space="preserve">children with </w:t>
      </w:r>
      <w:r>
        <w:t>ASD.</w:t>
      </w:r>
      <w:r w:rsidR="008C5462">
        <w:t xml:space="preserve"> </w:t>
      </w:r>
      <w:bookmarkStart w:id="0" w:name="_Hlk125884266"/>
      <w:r w:rsidR="008C5462">
        <w:t>These modalities can be incorporated into other screening methods to increase the accuracy of such screening methods.</w:t>
      </w:r>
      <w:bookmarkEnd w:id="0"/>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3FB4EACE" w14:textId="78BD975D" w:rsidR="00824A7D" w:rsidRPr="00CA1E83" w:rsidRDefault="00824A7D" w:rsidP="005F1390">
      <w:pPr>
        <w:pBdr>
          <w:top w:val="nil"/>
          <w:left w:val="nil"/>
          <w:bottom w:val="nil"/>
          <w:right w:val="nil"/>
          <w:between w:val="nil"/>
        </w:pBdr>
        <w:spacing w:before="240" w:after="60" w:line="228" w:lineRule="auto"/>
        <w:ind w:left="2608"/>
        <w:rPr>
          <w:color w:val="auto"/>
        </w:rPr>
      </w:pPr>
      <w:r w:rsidRPr="00824A7D">
        <w:rPr>
          <w:color w:val="auto"/>
        </w:rPr>
        <w:t>While questionnaires such as M-Chat have become an integral part of the assessment process for ASD, their accuracy is limited due to the subjective nature of responses from parents or caregivers. Consequently, The American Academy of Pediatrics advocates for a more comprehensive evaluation, including developmental, behavioral, and cognitive assessments to conclusively diagnose ASD</w:t>
      </w:r>
      <w:r w:rsidR="005F1390">
        <w:rPr>
          <w:color w:val="auto"/>
        </w:rPr>
        <w:t xml:space="preserve"> </w:t>
      </w:r>
      <w:r>
        <w:rPr>
          <w:color w:val="auto"/>
        </w:rPr>
        <w:fldChar w:fldCharType="begin"/>
      </w:r>
      <w:r w:rsidR="0033349A">
        <w:rPr>
          <w:color w:val="auto"/>
        </w:rPr>
        <w:instrText xml:space="preserve"> ADDIN EN.CITE &lt;EndNote&gt;&lt;Cite&gt;&lt;Author&gt;Hyman&lt;/Author&gt;&lt;Year&gt;2020&lt;/Year&gt;&lt;RecNum&gt;36&lt;/RecNum&gt;&lt;DisplayText&gt;(14)&lt;/DisplayText&gt;&lt;record&gt;&lt;rec-number&gt;36&lt;/rec-number&gt;&lt;foreign-keys&gt;&lt;key app="EN" db-id="fz990ezwq0rxthezzx0vtsw4s55s2wasfsed" timestamp="1676074037"&gt;36&lt;/key&gt;&lt;/foreign-keys&gt;&lt;ref-type name="Journal Article"&gt;17&lt;/ref-type&gt;&lt;contributors&gt;&lt;authors&gt;&lt;author&gt;Hyman, Susan L&lt;/author&gt;&lt;author&gt;Levy, Susan E&lt;/author&gt;&lt;author&gt;Myers, Scott M&lt;/author&gt;&lt;author&gt;Kuo, Dennis Z&lt;/author&gt;&lt;author&gt;Apkon, Susan&lt;/author&gt;&lt;author&gt;Davidson, Lynn F&lt;/author&gt;&lt;author&gt;Ellerbeck, Kathryn A&lt;/author&gt;&lt;author&gt;Foster, Jessica EA&lt;/author&gt;&lt;author&gt;Noritz, Garey H&lt;/author&gt;&lt;author&gt;Leppert, Mary O’Connor&lt;/author&gt;&lt;/authors&gt;&lt;/contributors&gt;&lt;titles&gt;&lt;title&gt;Identification, evaluation, and management of children with autism spectrum disorder&lt;/title&gt;&lt;secondary-title&gt;Pediatrics&lt;/secondary-title&gt;&lt;/titles&gt;&lt;periodical&gt;&lt;full-title&gt;Pediatrics&lt;/full-title&gt;&lt;/periodical&gt;&lt;volume&gt;145&lt;/volume&gt;&lt;number&gt;1&lt;/number&gt;&lt;dates&gt;&lt;year&gt;2020&lt;/year&gt;&lt;/dates&gt;&lt;isbn&gt;0031-4005&lt;/isbn&gt;&lt;urls&gt;&lt;/urls&gt;&lt;/record&gt;&lt;/Cite&gt;&lt;/EndNote&gt;</w:instrText>
      </w:r>
      <w:r>
        <w:rPr>
          <w:color w:val="auto"/>
        </w:rPr>
        <w:fldChar w:fldCharType="separate"/>
      </w:r>
      <w:r w:rsidR="0033349A">
        <w:rPr>
          <w:noProof/>
          <w:color w:val="auto"/>
        </w:rPr>
        <w:t>(14)</w:t>
      </w:r>
      <w:r>
        <w:rPr>
          <w:color w:val="auto"/>
        </w:rPr>
        <w:fldChar w:fldCharType="end"/>
      </w:r>
      <w:r w:rsidR="005F1390">
        <w:rPr>
          <w:color w:val="auto"/>
        </w:rPr>
        <w:t xml:space="preserve">. </w:t>
      </w:r>
      <w:proofErr w:type="spellStart"/>
      <w:r w:rsidRPr="00824A7D">
        <w:rPr>
          <w:color w:val="auto"/>
        </w:rPr>
        <w:t>Thabtah</w:t>
      </w:r>
      <w:proofErr w:type="spellEnd"/>
      <w:r w:rsidRPr="00824A7D">
        <w:rPr>
          <w:color w:val="auto"/>
        </w:rPr>
        <w:t xml:space="preserve"> et al. </w:t>
      </w:r>
      <w:r w:rsidR="005F1390">
        <w:rPr>
          <w:color w:val="auto"/>
        </w:rPr>
        <w:t>showed that the questionnaire-based approaches</w:t>
      </w:r>
      <w:r w:rsidR="004616F1">
        <w:rPr>
          <w:color w:val="auto"/>
        </w:rPr>
        <w:t xml:space="preserve"> </w:t>
      </w:r>
      <w:r w:rsidR="005F1390">
        <w:rPr>
          <w:color w:val="auto"/>
        </w:rPr>
        <w:t>are</w:t>
      </w:r>
      <w:r w:rsidRPr="00824A7D">
        <w:rPr>
          <w:color w:val="auto"/>
        </w:rPr>
        <w:t xml:space="preserve"> proficient in accurately detecting characteristics of autism compared to traditional methods</w:t>
      </w:r>
      <w:r w:rsidR="005F1390">
        <w:rPr>
          <w:color w:val="auto"/>
        </w:rPr>
        <w:t xml:space="preserve"> </w:t>
      </w:r>
      <w:r>
        <w:rPr>
          <w:color w:val="auto"/>
        </w:rPr>
        <w:fldChar w:fldCharType="begin"/>
      </w:r>
      <w:r w:rsidR="0033349A">
        <w:rPr>
          <w:color w:val="auto"/>
        </w:rPr>
        <w:instrText xml:space="preserve"> ADDIN EN.CITE &lt;EndNote&gt;&lt;Cite&gt;&lt;Author&gt;Thabtah&lt;/Author&gt;&lt;Year&gt;2018&lt;/Year&gt;&lt;RecNum&gt;37&lt;/RecNum&gt;&lt;DisplayText&gt;(15)&lt;/DisplayText&gt;&lt;record&gt;&lt;rec-number&gt;37&lt;/rec-number&gt;&lt;foreign-keys&gt;&lt;key app="EN" db-id="fz990ezwq0rxthezzx0vtsw4s55s2wasfsed" timestamp="1676074125"&gt;37&lt;/key&gt;&lt;/foreign-keys&gt;&lt;ref-type name="Journal Article"&gt;17&lt;/ref-type&gt;&lt;contributors&gt;&lt;authors&gt;&lt;author&gt;Thabtah, Fadi&lt;/author&gt;&lt;author&gt;Kamalov, Firuz&lt;/author&gt;&lt;author&gt;Rajab, Khairan&lt;/author&gt;&lt;/authors&gt;&lt;/contributors&gt;&lt;titles&gt;&lt;title&gt;A new computational intelligence approach to detect autistic features for autism screening&lt;/title&gt;&lt;secondary-title&gt;International journal of medical informatics&lt;/secondary-title&gt;&lt;/titles&gt;&lt;periodical&gt;&lt;full-title&gt;International journal of medical informatics&lt;/full-title&gt;&lt;/periodical&gt;&lt;pages&gt;112-124&lt;/pages&gt;&lt;volume&gt;117&lt;/volume&gt;&lt;dates&gt;&lt;year&gt;2018&lt;/year&gt;&lt;/dates&gt;&lt;isbn&gt;1386-5056&lt;/isbn&gt;&lt;urls&gt;&lt;/urls&gt;&lt;/record&gt;&lt;/Cite&gt;&lt;/EndNote&gt;</w:instrText>
      </w:r>
      <w:r>
        <w:rPr>
          <w:color w:val="auto"/>
        </w:rPr>
        <w:fldChar w:fldCharType="separate"/>
      </w:r>
      <w:r w:rsidR="0033349A">
        <w:rPr>
          <w:noProof/>
          <w:color w:val="auto"/>
        </w:rPr>
        <w:t>(15)</w:t>
      </w:r>
      <w:r>
        <w:rPr>
          <w:color w:val="auto"/>
        </w:rPr>
        <w:fldChar w:fldCharType="end"/>
      </w:r>
      <w:r w:rsidR="005F1390">
        <w:rPr>
          <w:color w:val="auto"/>
        </w:rPr>
        <w:t>.</w:t>
      </w:r>
    </w:p>
    <w:p w14:paraId="7FBA34C6" w14:textId="671C3A09" w:rsidR="00F71DD6" w:rsidRP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w:t>
      </w:r>
      <w:r w:rsidR="00CF24BE">
        <w:rPr>
          <w:color w:val="auto"/>
        </w:rPr>
        <w:t>To a</w:t>
      </w:r>
      <w:r>
        <w:rPr>
          <w:color w:val="auto"/>
        </w:rPr>
        <w:t xml:space="preserve">ddress these challenges, several studies focused on developing methods to observe ASD symptoms automatically using biomarkers or behavioral markers. </w:t>
      </w:r>
    </w:p>
    <w:p w14:paraId="40907059" w14:textId="49A0D4B2" w:rsidR="00CF70F1" w:rsidRDefault="00F71DD6" w:rsidP="00416D7B">
      <w:pPr>
        <w:pBdr>
          <w:top w:val="nil"/>
          <w:left w:val="nil"/>
          <w:bottom w:val="nil"/>
          <w:right w:val="nil"/>
          <w:between w:val="nil"/>
        </w:pBdr>
        <w:spacing w:before="240" w:after="60" w:line="228" w:lineRule="auto"/>
        <w:ind w:left="2608"/>
        <w:rPr>
          <w:color w:val="auto"/>
        </w:rPr>
      </w:pPr>
      <w:r>
        <w:rPr>
          <w:color w:val="auto"/>
        </w:rPr>
        <w:t xml:space="preserve">That is why machine learning-based methods have been </w:t>
      </w:r>
      <w:r w:rsidR="001F0F64">
        <w:rPr>
          <w:color w:val="auto"/>
        </w:rPr>
        <w:t>heavily approached</w:t>
      </w:r>
      <w:r>
        <w:rPr>
          <w:color w:val="auto"/>
        </w:rPr>
        <w:t xml:space="preserve"> in the past decade. </w:t>
      </w:r>
      <w:r w:rsidR="00CA1E83" w:rsidRPr="00CA1E83">
        <w:rPr>
          <w:color w:val="auto"/>
        </w:rPr>
        <w:t xml:space="preserve"> Kohli Kar et al. </w:t>
      </w:r>
      <w:r w:rsidR="005F1390">
        <w:rPr>
          <w:color w:val="auto"/>
        </w:rPr>
        <w:fldChar w:fldCharType="begin"/>
      </w:r>
      <w:r w:rsidR="0033349A">
        <w:rPr>
          <w:color w:val="auto"/>
        </w:rPr>
        <w:instrText xml:space="preserve"> ADDIN EN.CITE &lt;EndNote&gt;&lt;Cite&gt;&lt;Author&gt;Kohli&lt;/Author&gt;&lt;Year&gt;2022&lt;/Year&gt;&lt;RecNum&gt;34&lt;/RecNum&gt;&lt;DisplayText&gt;(16)&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sidR="005F1390">
        <w:rPr>
          <w:color w:val="auto"/>
        </w:rPr>
        <w:fldChar w:fldCharType="separate"/>
      </w:r>
      <w:r w:rsidR="0033349A">
        <w:rPr>
          <w:noProof/>
          <w:color w:val="auto"/>
        </w:rPr>
        <w:t>(16)</w:t>
      </w:r>
      <w:r w:rsidR="005F1390">
        <w:rPr>
          <w:color w:val="auto"/>
        </w:rPr>
        <w:fldChar w:fldCharType="end"/>
      </w:r>
      <w:r w:rsidR="005F1390">
        <w:rPr>
          <w:color w:val="auto"/>
        </w:rPr>
        <w:t xml:space="preserve"> </w:t>
      </w:r>
      <w:r w:rsidR="00CA1E83" w:rsidRPr="00CA1E83">
        <w:rPr>
          <w:color w:val="auto"/>
        </w:rPr>
        <w:t>conducted a scoping review to examine the role of intelligent technologies in the early detection of ASD. The</w:t>
      </w:r>
      <w:r w:rsidR="00416D7B">
        <w:rPr>
          <w:color w:val="auto"/>
        </w:rPr>
        <w:t>ir</w:t>
      </w:r>
      <w:r w:rsidR="00CA1E83" w:rsidRPr="00CA1E83">
        <w:rPr>
          <w:color w:val="auto"/>
        </w:rPr>
        <w:t xml:space="preserve"> findings suggest </w:t>
      </w:r>
      <w:r>
        <w:rPr>
          <w:color w:val="auto"/>
        </w:rPr>
        <w:t xml:space="preserve">that </w:t>
      </w:r>
      <w:r w:rsidR="00CA1E83" w:rsidRPr="00CA1E83">
        <w:rPr>
          <w:color w:val="auto"/>
        </w:rPr>
        <w:t>intelligent technologies can be used to detect ASD at an early stage with high accuracy. Belen, R. A. J. et al.</w:t>
      </w:r>
      <w:r w:rsidR="00FA3847">
        <w:rPr>
          <w:color w:val="auto"/>
        </w:rPr>
        <w:t xml:space="preserve"> </w:t>
      </w:r>
      <w:r w:rsidR="00FA3847">
        <w:rPr>
          <w:color w:val="auto"/>
        </w:rPr>
        <w:fldChar w:fldCharType="begin"/>
      </w:r>
      <w:r w:rsidR="0033349A">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FA3847">
        <w:rPr>
          <w:color w:val="auto"/>
        </w:rPr>
        <w:fldChar w:fldCharType="separate"/>
      </w:r>
      <w:r w:rsidR="0033349A">
        <w:rPr>
          <w:noProof/>
          <w:color w:val="auto"/>
        </w:rPr>
        <w:t>(17)</w:t>
      </w:r>
      <w:r w:rsidR="00FA3847">
        <w:rPr>
          <w:color w:val="auto"/>
        </w:rPr>
        <w:fldChar w:fldCharType="end"/>
      </w:r>
      <w:r w:rsidR="00CA1E83" w:rsidRPr="00CA1E83">
        <w:rPr>
          <w:color w:val="auto"/>
        </w:rPr>
        <w:t xml:space="preserve"> </w:t>
      </w:r>
      <w:r w:rsidR="00FA3847">
        <w:rPr>
          <w:color w:val="auto"/>
        </w:rPr>
        <w:fldChar w:fldCharType="begin"/>
      </w:r>
      <w:r w:rsidR="0033349A">
        <w:rPr>
          <w:color w:val="auto"/>
        </w:rPr>
        <w:instrText xml:space="preserve"> ADDIN EN.CITE &lt;EndNote&gt;&lt;Cite&gt;&lt;Author&gt;de Belen&lt;/Author&gt;&lt;Year&gt;2020&lt;/Year&gt;&lt;RecNum&gt;35&lt;/RecNum&gt;&lt;DisplayText&gt;(18)&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sidR="00FA3847">
        <w:rPr>
          <w:color w:val="auto"/>
        </w:rPr>
        <w:fldChar w:fldCharType="separate"/>
      </w:r>
      <w:r w:rsidR="0033349A">
        <w:rPr>
          <w:noProof/>
          <w:color w:val="auto"/>
        </w:rPr>
        <w:t>(18)</w:t>
      </w:r>
      <w:r w:rsidR="00FA3847">
        <w:rPr>
          <w:color w:val="auto"/>
        </w:rPr>
        <w:fldChar w:fldCharType="end"/>
      </w:r>
      <w:r w:rsidR="00FA3847">
        <w:rPr>
          <w:color w:val="auto"/>
        </w:rPr>
        <w:t xml:space="preserve"> </w:t>
      </w:r>
      <w:r w:rsidR="005F1390">
        <w:rPr>
          <w:color w:val="auto"/>
        </w:rPr>
        <w:t xml:space="preserve">conducted a </w:t>
      </w:r>
      <w:r w:rsidR="00CA1E83" w:rsidRPr="00CA1E83">
        <w:rPr>
          <w:color w:val="auto"/>
        </w:rPr>
        <w:t>systematic review</w:t>
      </w:r>
      <w:r w:rsidR="00FA3847">
        <w:rPr>
          <w:color w:val="auto"/>
        </w:rPr>
        <w:t xml:space="preserve"> evaluating </w:t>
      </w:r>
      <w:r w:rsidR="00CA1E83" w:rsidRPr="00CA1E83">
        <w:rPr>
          <w:color w:val="auto"/>
        </w:rPr>
        <w:t xml:space="preserve">a total of 33 studies that used computer vision techniques to </w:t>
      </w:r>
      <w:r>
        <w:rPr>
          <w:color w:val="auto"/>
        </w:rPr>
        <w:t>screen children with ASD</w:t>
      </w:r>
      <w:r w:rsidR="00FA3847">
        <w:rPr>
          <w:color w:val="auto"/>
        </w:rPr>
        <w:t xml:space="preserve">. </w:t>
      </w:r>
      <w:r w:rsidR="00CA1E83" w:rsidRPr="00CA1E83">
        <w:rPr>
          <w:color w:val="auto"/>
        </w:rPr>
        <w:t xml:space="preserve"> </w:t>
      </w:r>
      <w:r w:rsidR="00FA3847">
        <w:rPr>
          <w:color w:val="auto"/>
        </w:rPr>
        <w:t xml:space="preserve">Their summarization </w:t>
      </w:r>
      <w:r w:rsidR="00CA1E83" w:rsidRPr="00CA1E83">
        <w:rPr>
          <w:color w:val="auto"/>
        </w:rPr>
        <w:t>show</w:t>
      </w:r>
      <w:r w:rsidR="00FA3847">
        <w:rPr>
          <w:color w:val="auto"/>
        </w:rPr>
        <w:t>s</w:t>
      </w:r>
      <w:r w:rsidR="00CA1E83" w:rsidRPr="00CA1E83">
        <w:rPr>
          <w:color w:val="auto"/>
        </w:rPr>
        <w:t xml:space="preserve"> that computer vision techniques had been used to measure facial expressions, body language, and social interactions in </w:t>
      </w:r>
      <w:r w:rsidR="00FA3847">
        <w:rPr>
          <w:color w:val="auto"/>
        </w:rPr>
        <w:t xml:space="preserve">children with </w:t>
      </w:r>
      <w:r w:rsidR="00CA1E83" w:rsidRPr="00CA1E83">
        <w:rPr>
          <w:color w:val="auto"/>
        </w:rPr>
        <w:t xml:space="preserve">ASD. The authors concluded that computer vision has the potential to effectively analyze behavioral markers. </w:t>
      </w:r>
    </w:p>
    <w:p w14:paraId="6837A5E6" w14:textId="77777777" w:rsidR="005E199E" w:rsidRDefault="005E199E" w:rsidP="005E199E">
      <w:pPr>
        <w:pBdr>
          <w:top w:val="nil"/>
          <w:left w:val="nil"/>
          <w:bottom w:val="nil"/>
          <w:right w:val="nil"/>
          <w:between w:val="nil"/>
        </w:pBdr>
        <w:spacing w:before="240" w:after="60" w:line="228" w:lineRule="auto"/>
        <w:ind w:left="2608"/>
        <w:rPr>
          <w:color w:val="FF0000"/>
        </w:rPr>
      </w:pPr>
      <w:r w:rsidRPr="005B6C0B">
        <w:rPr>
          <w:color w:val="auto"/>
        </w:rPr>
        <w:t xml:space="preserve">It should be </w:t>
      </w:r>
      <w:r>
        <w:rPr>
          <w:color w:val="auto"/>
        </w:rPr>
        <w:t>reminded</w:t>
      </w:r>
      <w:r w:rsidRPr="005B6C0B">
        <w:rPr>
          <w:color w:val="auto"/>
        </w:rPr>
        <w:t xml:space="preserve"> that </w:t>
      </w:r>
      <w:r>
        <w:rPr>
          <w:color w:val="auto"/>
        </w:rPr>
        <w:t>many of the above</w:t>
      </w:r>
      <w:r w:rsidRPr="005B6C0B">
        <w:rPr>
          <w:color w:val="auto"/>
        </w:rPr>
        <w:t xml:space="preserve"> technology-based ASD screening, such as the </w:t>
      </w:r>
      <w:r>
        <w:rPr>
          <w:color w:val="auto"/>
        </w:rPr>
        <w:t>r</w:t>
      </w:r>
      <w:r>
        <w:t>obot-</w:t>
      </w:r>
      <w:proofErr w:type="gramStart"/>
      <w:r>
        <w:t>based ,</w:t>
      </w:r>
      <w:proofErr w:type="gramEnd"/>
      <w:r>
        <w:t xml:space="preserve"> fMRI, and EEG, are costly, need skilled operators to run them, and are not widely available.  Furthermore, each approach would evaluate one or a few aspect(s) </w:t>
      </w:r>
      <w:r>
        <w:lastRenderedPageBreak/>
        <w:t>of autism symptoms. Thus, having other technology-based methods that evaluate ASD from another point of view would be beneficial for better screening of ASD.</w:t>
      </w:r>
    </w:p>
    <w:p w14:paraId="1A897E99" w14:textId="46A699DB" w:rsidR="007F02D9" w:rsidRPr="005B6C0B" w:rsidRDefault="007F02D9" w:rsidP="005E199E">
      <w:pPr>
        <w:pBdr>
          <w:top w:val="nil"/>
          <w:left w:val="nil"/>
          <w:bottom w:val="nil"/>
          <w:right w:val="nil"/>
          <w:between w:val="nil"/>
        </w:pBdr>
        <w:spacing w:before="240" w:after="60" w:line="228" w:lineRule="auto"/>
        <w:ind w:left="2608"/>
        <w:rPr>
          <w:color w:val="auto"/>
        </w:rPr>
      </w:pPr>
      <w:r w:rsidRPr="006377D8">
        <w:rPr>
          <w:color w:val="auto"/>
        </w:rPr>
        <w:t xml:space="preserve">Toys can be equipped with sensors and be used to collect data for online or offline analysis. Different sensors can capture different data such as playing patterns that can be used for classification. For instance, </w:t>
      </w:r>
      <w:proofErr w:type="spellStart"/>
      <w:r w:rsidRPr="006377D8">
        <w:rPr>
          <w:color w:val="auto"/>
        </w:rPr>
        <w:t>Lanini</w:t>
      </w:r>
      <w:proofErr w:type="spellEnd"/>
      <w:r w:rsidRPr="006377D8">
        <w:rPr>
          <w:color w:val="auto"/>
        </w:rPr>
        <w:t xml:space="preserve"> M. and et al. combined accelerometer, gyroscope, and magnetometers data</w:t>
      </w:r>
      <w:r w:rsidRPr="006377D8">
        <w:rPr>
          <w:color w:val="auto"/>
        </w:rPr>
        <w:fldChar w:fldCharType="begin"/>
      </w:r>
      <w:r w:rsidR="0033349A">
        <w:rPr>
          <w:color w:val="auto"/>
        </w:rPr>
        <w:instrText xml:space="preserve"> ADDIN EN.CITE &lt;EndNote&gt;&lt;Cite&gt;&lt;Author&gt;Lanini&lt;/Author&gt;&lt;Year&gt;2018&lt;/Year&gt;&lt;RecNum&gt;20&lt;/RecNum&gt;&lt;DisplayText&gt;(19)&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Pr="006377D8">
        <w:rPr>
          <w:color w:val="auto"/>
        </w:rPr>
        <w:fldChar w:fldCharType="separate"/>
      </w:r>
      <w:r w:rsidR="0033349A">
        <w:rPr>
          <w:noProof/>
          <w:color w:val="auto"/>
        </w:rPr>
        <w:t>(19)</w:t>
      </w:r>
      <w:r w:rsidRPr="006377D8">
        <w:rPr>
          <w:color w:val="auto"/>
        </w:rPr>
        <w:fldChar w:fldCharType="end"/>
      </w:r>
      <w:r w:rsidRPr="006377D8">
        <w:rPr>
          <w:color w:val="auto"/>
        </w:rPr>
        <w:t xml:space="preserve">. Also, Moradi et al. introduced a platform for autism screening based on acceleration data of a toy car that, in their first version, a </w:t>
      </w:r>
      <w:proofErr w:type="spellStart"/>
      <w:r w:rsidRPr="006377D8">
        <w:rPr>
          <w:color w:val="auto"/>
        </w:rPr>
        <w:t>Wiimote</w:t>
      </w:r>
      <w:proofErr w:type="spellEnd"/>
      <w:r w:rsidRPr="006377D8">
        <w:rPr>
          <w:color w:val="auto"/>
        </w:rPr>
        <w:t xml:space="preserve"> controller was used as a sensor hub. A Matlab program was developed to interact with the system to collect accelerometer data in x, y, and z axes to investigate distinctive playing patterns. They trained an SVM classifier with 85% accuracy</w:t>
      </w:r>
      <w:r w:rsidRPr="006377D8">
        <w:rPr>
          <w:color w:val="auto"/>
        </w:rPr>
        <w:fldChar w:fldCharType="begin"/>
      </w:r>
      <w:r w:rsidR="0033349A">
        <w:rPr>
          <w:color w:val="auto"/>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6377D8">
        <w:rPr>
          <w:color w:val="auto"/>
        </w:rPr>
        <w:fldChar w:fldCharType="separate"/>
      </w:r>
      <w:r w:rsidR="0033349A">
        <w:rPr>
          <w:noProof/>
          <w:color w:val="auto"/>
        </w:rPr>
        <w:t>(13)</w:t>
      </w:r>
      <w:r w:rsidRPr="006377D8">
        <w:rPr>
          <w:color w:val="auto"/>
        </w:rPr>
        <w:fldChar w:fldCharType="end"/>
      </w:r>
      <w:r w:rsidRPr="006377D8">
        <w:rPr>
          <w:color w:val="auto"/>
        </w:rPr>
        <w:t xml:space="preserve">. </w:t>
      </w:r>
      <w:r w:rsidRPr="005B6C0B">
        <w:rPr>
          <w:color w:val="auto"/>
        </w:rPr>
        <w:t xml:space="preserve">Also, Laura </w:t>
      </w:r>
      <w:proofErr w:type="spellStart"/>
      <w:r w:rsidRPr="005B6C0B">
        <w:rPr>
          <w:color w:val="auto"/>
        </w:rPr>
        <w:t>Boccanfuso</w:t>
      </w:r>
      <w:proofErr w:type="spellEnd"/>
      <w:r w:rsidRPr="005B6C0B">
        <w:rPr>
          <w:color w:val="auto"/>
        </w:rPr>
        <w:t xml:space="preserve"> et al </w:t>
      </w:r>
      <w:r w:rsidRPr="005B6C0B">
        <w:rPr>
          <w:color w:val="auto"/>
        </w:rPr>
        <w:fldChar w:fldCharType="begin"/>
      </w:r>
      <w:r w:rsidR="0033349A">
        <w:rPr>
          <w:color w:val="auto"/>
        </w:rPr>
        <w:instrText xml:space="preserve"> ADDIN EN.CITE &lt;EndNote&gt;&lt;Cite&gt;&lt;Author&gt;Boccanfuso&lt;/Author&gt;&lt;Year&gt;2016&lt;/Year&gt;&lt;RecNum&gt;31&lt;/RecNum&gt;&lt;DisplayText&gt;(20)&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33349A">
        <w:rPr>
          <w:noProof/>
          <w:color w:val="auto"/>
        </w:rPr>
        <w:t>(20)</w:t>
      </w:r>
      <w:r w:rsidRPr="005B6C0B">
        <w:rPr>
          <w:color w:val="auto"/>
        </w:rPr>
        <w:fldChar w:fldCharType="end"/>
      </w:r>
      <w:r w:rsidRPr="005B6C0B">
        <w:rPr>
          <w:color w:val="auto"/>
        </w:rPr>
        <w:t>, used accelerometer</w:t>
      </w:r>
      <w:r w:rsidR="005E199E">
        <w:rPr>
          <w:color w:val="auto"/>
        </w:rPr>
        <w:t xml:space="preserve"> </w:t>
      </w:r>
      <w:r w:rsidR="005E199E" w:rsidRPr="005B6C0B">
        <w:rPr>
          <w:color w:val="auto"/>
        </w:rPr>
        <w:t xml:space="preserve">data </w:t>
      </w:r>
      <w:r w:rsidR="005E199E">
        <w:rPr>
          <w:color w:val="auto"/>
        </w:rPr>
        <w:t>of a Sphero robot</w:t>
      </w:r>
      <w:r w:rsidRPr="005B6C0B">
        <w:rPr>
          <w:color w:val="auto"/>
        </w:rPr>
        <w:t xml:space="preserve"> for ASD screening. </w:t>
      </w:r>
      <w:r w:rsidR="005E199E">
        <w:rPr>
          <w:color w:val="auto"/>
        </w:rPr>
        <w:t>T</w:t>
      </w:r>
      <w:r w:rsidRPr="005B6C0B">
        <w:rPr>
          <w:color w:val="auto"/>
        </w:rPr>
        <w:t xml:space="preserve">hey analyzed accelerometer data as a modality to study the child responses </w:t>
      </w:r>
      <w:r w:rsidR="005E199E">
        <w:rPr>
          <w:color w:val="auto"/>
        </w:rPr>
        <w:t>to</w:t>
      </w:r>
      <w:r w:rsidR="005E199E" w:rsidRPr="005B6C0B">
        <w:rPr>
          <w:color w:val="auto"/>
        </w:rPr>
        <w:t xml:space="preserve"> </w:t>
      </w:r>
      <w:r w:rsidR="005E199E">
        <w:rPr>
          <w:color w:val="auto"/>
        </w:rPr>
        <w:t>different robot</w:t>
      </w:r>
      <w:r w:rsidRPr="005B6C0B">
        <w:rPr>
          <w:color w:val="auto"/>
        </w:rPr>
        <w:t xml:space="preserve"> </w:t>
      </w:r>
      <w:r w:rsidR="005E199E">
        <w:rPr>
          <w:color w:val="auto"/>
        </w:rPr>
        <w:t>behaviors</w:t>
      </w:r>
      <w:r w:rsidRPr="005B6C0B">
        <w:rPr>
          <w:color w:val="auto"/>
        </w:rPr>
        <w:t xml:space="preserve">. </w:t>
      </w:r>
      <w:proofErr w:type="spellStart"/>
      <w:r w:rsidRPr="005B6C0B">
        <w:rPr>
          <w:color w:val="auto"/>
        </w:rPr>
        <w:t>Beibin</w:t>
      </w:r>
      <w:proofErr w:type="spellEnd"/>
      <w:r w:rsidRPr="005B6C0B">
        <w:rPr>
          <w:color w:val="auto"/>
        </w:rPr>
        <w:t xml:space="preserve"> Li et al </w:t>
      </w:r>
      <w:r w:rsidRPr="005B6C0B">
        <w:rPr>
          <w:color w:val="auto"/>
        </w:rPr>
        <w:fldChar w:fldCharType="begin"/>
      </w:r>
      <w:r w:rsidR="0033349A">
        <w:rPr>
          <w:color w:val="auto"/>
        </w:rPr>
        <w:instrText xml:space="preserve"> ADDIN EN.CITE &lt;EndNote&gt;&lt;Cite&gt;&lt;Author&gt;Li&lt;/Author&gt;&lt;Year&gt;2016&lt;/Year&gt;&lt;RecNum&gt;32&lt;/RecNum&gt;&lt;DisplayText&gt;(21)&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Pr="005B6C0B">
        <w:rPr>
          <w:color w:val="auto"/>
        </w:rPr>
        <w:fldChar w:fldCharType="separate"/>
      </w:r>
      <w:r w:rsidR="0033349A">
        <w:rPr>
          <w:noProof/>
          <w:color w:val="auto"/>
        </w:rPr>
        <w:t>(21)</w:t>
      </w:r>
      <w:r w:rsidRPr="005B6C0B">
        <w:rPr>
          <w:color w:val="auto"/>
        </w:rPr>
        <w:fldChar w:fldCharType="end"/>
      </w:r>
      <w:r w:rsidRPr="005B6C0B">
        <w:rPr>
          <w:color w:val="auto"/>
        </w:rPr>
        <w:t xml:space="preserve">, used accelerometer and gyroscope sensor data in Sphero, a commercially available robot, in order to classify behaviors in children with autism. They managed to differentiate kick, drop, hold, and no interaction parts of child-robot behavior with an accuracy of 48.82%. </w:t>
      </w:r>
    </w:p>
    <w:p w14:paraId="75C90081" w14:textId="0E6CD1F5" w:rsidR="00CA1E83" w:rsidRDefault="00416D7B" w:rsidP="00CA1E83">
      <w:pPr>
        <w:pBdr>
          <w:top w:val="nil"/>
          <w:left w:val="nil"/>
          <w:bottom w:val="nil"/>
          <w:right w:val="nil"/>
          <w:between w:val="nil"/>
        </w:pBdr>
        <w:spacing w:before="240" w:after="60" w:line="228" w:lineRule="auto"/>
        <w:ind w:left="2608"/>
        <w:rPr>
          <w:color w:val="auto"/>
        </w:rPr>
      </w:pPr>
      <w:r>
        <w:rPr>
          <w:szCs w:val="24"/>
        </w:rPr>
        <w:t xml:space="preserve">A summary of the screening/diagnosis approaches listed in the above papers have been presented in Table 1. In this table, we aimed to bring a sample of each </w:t>
      </w:r>
      <w:r>
        <w:rPr>
          <w:color w:val="auto"/>
        </w:rPr>
        <w:t>approach highlighting their accuracy, sensitivity, and specificity.</w:t>
      </w:r>
      <w:r w:rsidR="00CA1E83" w:rsidRPr="00CA1E83">
        <w:rPr>
          <w:color w:val="auto"/>
        </w:rPr>
        <w:t xml:space="preserve"> </w:t>
      </w:r>
      <w:r w:rsidR="00584D65">
        <w:rPr>
          <w:color w:val="auto"/>
        </w:rPr>
        <w:t xml:space="preserve">There are cases that have not reported these measures. </w:t>
      </w:r>
      <w:r>
        <w:rPr>
          <w:color w:val="auto"/>
        </w:rPr>
        <w:t xml:space="preserve">Furthermore, we have listed their drawbacks in the last column of the table. </w:t>
      </w:r>
      <w:r w:rsidR="008A1EEB">
        <w:rPr>
          <w:color w:val="auto"/>
        </w:rPr>
        <w:t>In the drawbacks, biased opinion means that answer</w:t>
      </w:r>
      <w:r w:rsidR="005E199E">
        <w:rPr>
          <w:color w:val="auto"/>
        </w:rPr>
        <w:t>s</w:t>
      </w:r>
      <w:r w:rsidR="008A1EEB">
        <w:rPr>
          <w:color w:val="auto"/>
        </w:rPr>
        <w:t xml:space="preserve"> </w:t>
      </w:r>
      <w:r w:rsidR="00B910A3">
        <w:rPr>
          <w:color w:val="auto"/>
        </w:rPr>
        <w:t>depend</w:t>
      </w:r>
      <w:r w:rsidR="005E199E">
        <w:rPr>
          <w:color w:val="auto"/>
        </w:rPr>
        <w:t xml:space="preserve"> </w:t>
      </w:r>
      <w:r w:rsidR="008A1EEB">
        <w:rPr>
          <w:color w:val="auto"/>
        </w:rPr>
        <w:t xml:space="preserve">either </w:t>
      </w:r>
      <w:r w:rsidR="00B910A3">
        <w:rPr>
          <w:color w:val="auto"/>
        </w:rPr>
        <w:t xml:space="preserve">on the expertise of </w:t>
      </w:r>
      <w:r w:rsidR="008A1EEB">
        <w:rPr>
          <w:color w:val="auto"/>
        </w:rPr>
        <w:t>examiner</w:t>
      </w:r>
      <w:r w:rsidR="00B910A3">
        <w:rPr>
          <w:color w:val="auto"/>
        </w:rPr>
        <w:t xml:space="preserve">s or on the understanding, </w:t>
      </w:r>
      <w:r w:rsidR="00B910A3">
        <w:rPr>
          <w:rFonts w:cs="Arial"/>
          <w:color w:val="auto"/>
          <w:lang w:bidi="fa-IR"/>
        </w:rPr>
        <w:t>punctuality,</w:t>
      </w:r>
      <w:r w:rsidR="00B910A3">
        <w:rPr>
          <w:color w:val="auto"/>
        </w:rPr>
        <w:t xml:space="preserve"> or intentions of parents who answer the questions. </w:t>
      </w:r>
      <w:r w:rsidR="00F60738">
        <w:rPr>
          <w:color w:val="auto"/>
        </w:rPr>
        <w:t>It should be noted that most of these methods are in the</w:t>
      </w:r>
      <w:r w:rsidR="00FA412F">
        <w:rPr>
          <w:color w:val="auto"/>
        </w:rPr>
        <w:t>ir</w:t>
      </w:r>
      <w:r w:rsidR="00F60738">
        <w:rPr>
          <w:color w:val="auto"/>
        </w:rPr>
        <w:t xml:space="preserve"> initial stages and need further study to prove their usability</w:t>
      </w:r>
      <w:r w:rsidR="00FA412F">
        <w:rPr>
          <w:color w:val="auto"/>
        </w:rPr>
        <w:t xml:space="preserve"> and reliability</w:t>
      </w:r>
      <w:r w:rsidR="00F60738">
        <w:rPr>
          <w:color w:val="auto"/>
        </w:rPr>
        <w:t xml:space="preserve">. </w:t>
      </w:r>
      <w:r w:rsidR="00FA412F">
        <w:rPr>
          <w:color w:val="auto"/>
        </w:rPr>
        <w:t>The approaches proposed by Khozaei et al. [22] and Moradi et al.</w:t>
      </w:r>
      <w:r w:rsidR="003F47F1">
        <w:rPr>
          <w:color w:val="auto"/>
        </w:rPr>
        <w:t xml:space="preserve"> </w:t>
      </w:r>
      <w:r w:rsidR="00FA412F">
        <w:rPr>
          <w:color w:val="auto"/>
        </w:rPr>
        <w:t xml:space="preserve">[13] can be used in natural setting which </w:t>
      </w:r>
      <w:r w:rsidR="00894476">
        <w:rPr>
          <w:color w:val="auto"/>
        </w:rPr>
        <w:t xml:space="preserve">involves </w:t>
      </w:r>
      <w:r w:rsidR="00FA412F">
        <w:rPr>
          <w:color w:val="auto"/>
        </w:rPr>
        <w:t>noise and unwanted data. Thus, t</w:t>
      </w:r>
      <w:r w:rsidR="00894476">
        <w:rPr>
          <w:color w:val="auto"/>
        </w:rPr>
        <w:t>hey need extra caution to process data accurately.</w:t>
      </w:r>
      <w:r w:rsidR="00FA412F">
        <w:rPr>
          <w:color w:val="auto"/>
        </w:rPr>
        <w:t xml:space="preserve"> </w:t>
      </w:r>
    </w:p>
    <w:p w14:paraId="01C5D281" w14:textId="00011903" w:rsidR="001B71E0" w:rsidRPr="005F1390" w:rsidRDefault="001B71E0" w:rsidP="005F1390">
      <w:pPr>
        <w:pBdr>
          <w:top w:val="nil"/>
          <w:left w:val="nil"/>
          <w:bottom w:val="nil"/>
          <w:right w:val="nil"/>
          <w:between w:val="nil"/>
        </w:pBdr>
        <w:spacing w:before="240" w:after="120" w:line="228" w:lineRule="auto"/>
        <w:ind w:left="2608"/>
        <w:jc w:val="left"/>
      </w:pPr>
      <w:r>
        <w:rPr>
          <w:sz w:val="18"/>
          <w:szCs w:val="18"/>
        </w:rPr>
        <w:t xml:space="preserve">Table 1. </w:t>
      </w:r>
      <w:r>
        <w:rPr>
          <w:color w:val="auto"/>
        </w:rPr>
        <w:t>comparison between different ASD screening methods and their accuracy, sensitivity, and specificity</w:t>
      </w:r>
    </w:p>
    <w:tbl>
      <w:tblPr>
        <w:tblStyle w:val="TableGrid"/>
        <w:tblW w:w="0" w:type="auto"/>
        <w:jc w:val="center"/>
        <w:tblLayout w:type="fixed"/>
        <w:tblLook w:val="04A0" w:firstRow="1" w:lastRow="0" w:firstColumn="1" w:lastColumn="0" w:noHBand="0" w:noVBand="1"/>
      </w:tblPr>
      <w:tblGrid>
        <w:gridCol w:w="1255"/>
        <w:gridCol w:w="2430"/>
        <w:gridCol w:w="1080"/>
        <w:gridCol w:w="1170"/>
        <w:gridCol w:w="1170"/>
        <w:gridCol w:w="2636"/>
      </w:tblGrid>
      <w:tr w:rsidR="008609BD" w:rsidRPr="0098145B" w14:paraId="57BFD0A7" w14:textId="77777777" w:rsidTr="004616F1">
        <w:trPr>
          <w:trHeight w:val="319"/>
          <w:jc w:val="center"/>
        </w:trPr>
        <w:tc>
          <w:tcPr>
            <w:tcW w:w="1255" w:type="dxa"/>
          </w:tcPr>
          <w:p w14:paraId="2B5573AA" w14:textId="4B3C33B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tudy</w:t>
            </w:r>
          </w:p>
        </w:tc>
        <w:tc>
          <w:tcPr>
            <w:tcW w:w="2430" w:type="dxa"/>
          </w:tcPr>
          <w:p w14:paraId="08431A00" w14:textId="5F990584"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Type</w:t>
            </w:r>
          </w:p>
        </w:tc>
        <w:tc>
          <w:tcPr>
            <w:tcW w:w="1080" w:type="dxa"/>
          </w:tcPr>
          <w:p w14:paraId="1149324B" w14:textId="0C75737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Accuracy</w:t>
            </w:r>
          </w:p>
        </w:tc>
        <w:tc>
          <w:tcPr>
            <w:tcW w:w="1170" w:type="dxa"/>
          </w:tcPr>
          <w:p w14:paraId="401B14E1" w14:textId="10DB8642"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ensitivity</w:t>
            </w:r>
          </w:p>
        </w:tc>
        <w:tc>
          <w:tcPr>
            <w:tcW w:w="1170" w:type="dxa"/>
          </w:tcPr>
          <w:p w14:paraId="69FCC6F7" w14:textId="50BA4647"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pecificity</w:t>
            </w:r>
          </w:p>
        </w:tc>
        <w:tc>
          <w:tcPr>
            <w:tcW w:w="2636" w:type="dxa"/>
          </w:tcPr>
          <w:p w14:paraId="2169D9A8" w14:textId="1526E365"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Drawbacks</w:t>
            </w:r>
          </w:p>
        </w:tc>
      </w:tr>
      <w:tr w:rsidR="008609BD" w:rsidRPr="0098145B" w14:paraId="1424492E" w14:textId="77777777" w:rsidTr="004616F1">
        <w:trPr>
          <w:jc w:val="center"/>
        </w:trPr>
        <w:tc>
          <w:tcPr>
            <w:tcW w:w="1255" w:type="dxa"/>
          </w:tcPr>
          <w:p w14:paraId="64D3EFF3" w14:textId="2B0CF813"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color w:val="auto"/>
                <w:sz w:val="16"/>
                <w:szCs w:val="16"/>
              </w:rPr>
              <w:t>Thabtah</w:t>
            </w:r>
            <w:proofErr w:type="spellEnd"/>
            <w:r w:rsidRPr="005F1390">
              <w:rPr>
                <w:rFonts w:asciiTheme="majorBidi" w:hAnsiTheme="majorBidi" w:cstheme="majorBidi"/>
                <w:color w:val="auto"/>
                <w:sz w:val="16"/>
                <w:szCs w:val="16"/>
              </w:rPr>
              <w:t xml:space="preserve"> et al. </w:t>
            </w:r>
            <w:r w:rsidRPr="005F1390">
              <w:rPr>
                <w:rFonts w:asciiTheme="majorBidi" w:hAnsiTheme="majorBidi" w:cstheme="majorBidi"/>
                <w:color w:val="auto"/>
                <w:sz w:val="16"/>
                <w:szCs w:val="16"/>
              </w:rPr>
              <w:fldChar w:fldCharType="begin"/>
            </w:r>
            <w:r w:rsidR="0033349A">
              <w:rPr>
                <w:rFonts w:asciiTheme="majorBidi" w:hAnsiTheme="majorBidi" w:cstheme="majorBidi"/>
                <w:color w:val="auto"/>
                <w:sz w:val="16"/>
                <w:szCs w:val="16"/>
              </w:rP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Pr="005F1390">
              <w:rPr>
                <w:rFonts w:asciiTheme="majorBidi" w:hAnsiTheme="majorBidi" w:cstheme="majorBidi"/>
                <w:color w:val="auto"/>
                <w:sz w:val="16"/>
                <w:szCs w:val="16"/>
              </w:rPr>
              <w:fldChar w:fldCharType="separate"/>
            </w:r>
            <w:r w:rsidR="0033349A">
              <w:rPr>
                <w:rFonts w:asciiTheme="majorBidi" w:hAnsiTheme="majorBidi" w:cstheme="majorBidi"/>
                <w:noProof/>
                <w:color w:val="auto"/>
                <w:sz w:val="16"/>
                <w:szCs w:val="16"/>
              </w:rPr>
              <w:t>(3)</w:t>
            </w:r>
            <w:r w:rsidRPr="005F1390">
              <w:rPr>
                <w:rFonts w:asciiTheme="majorBidi" w:hAnsiTheme="majorBidi" w:cstheme="majorBidi"/>
                <w:color w:val="auto"/>
                <w:sz w:val="16"/>
                <w:szCs w:val="16"/>
              </w:rPr>
              <w:fldChar w:fldCharType="end"/>
            </w:r>
          </w:p>
        </w:tc>
        <w:tc>
          <w:tcPr>
            <w:tcW w:w="2430" w:type="dxa"/>
          </w:tcPr>
          <w:p w14:paraId="31A92BA6" w14:textId="1940E1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M-CHAT &amp; M-CHAT-RF)</w:t>
            </w:r>
          </w:p>
        </w:tc>
        <w:tc>
          <w:tcPr>
            <w:tcW w:w="1080" w:type="dxa"/>
          </w:tcPr>
          <w:p w14:paraId="41FC4823" w14:textId="3809B4C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06682F79" w14:textId="676949A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5-97%</w:t>
            </w:r>
          </w:p>
        </w:tc>
        <w:tc>
          <w:tcPr>
            <w:tcW w:w="1170" w:type="dxa"/>
          </w:tcPr>
          <w:p w14:paraId="65F1F6BE" w14:textId="4D3AE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9%</w:t>
            </w:r>
          </w:p>
        </w:tc>
        <w:tc>
          <w:tcPr>
            <w:tcW w:w="2636" w:type="dxa"/>
          </w:tcPr>
          <w:p w14:paraId="0E93C34C" w14:textId="07B4A2A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w:t>
            </w:r>
          </w:p>
        </w:tc>
      </w:tr>
      <w:tr w:rsidR="008609BD" w:rsidRPr="0098145B" w14:paraId="6BC021C7" w14:textId="77777777" w:rsidTr="004616F1">
        <w:trPr>
          <w:jc w:val="center"/>
        </w:trPr>
        <w:tc>
          <w:tcPr>
            <w:tcW w:w="1255" w:type="dxa"/>
          </w:tcPr>
          <w:p w14:paraId="0EEA5480" w14:textId="5AA22E0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Shokoohi-Yekta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5)</w:t>
            </w:r>
            <w:r w:rsidRPr="005F1390">
              <w:rPr>
                <w:rFonts w:asciiTheme="majorBidi" w:hAnsiTheme="majorBidi" w:cstheme="majorBidi"/>
                <w:sz w:val="16"/>
                <w:szCs w:val="16"/>
                <w:shd w:val="clear" w:color="auto" w:fill="FFFFFF"/>
              </w:rPr>
              <w:fldChar w:fldCharType="end"/>
            </w:r>
          </w:p>
        </w:tc>
        <w:tc>
          <w:tcPr>
            <w:tcW w:w="2430" w:type="dxa"/>
          </w:tcPr>
          <w:p w14:paraId="4EB869CC" w14:textId="69053A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Expert System)</w:t>
            </w:r>
          </w:p>
        </w:tc>
        <w:tc>
          <w:tcPr>
            <w:tcW w:w="1080" w:type="dxa"/>
          </w:tcPr>
          <w:p w14:paraId="13BF92E6" w14:textId="2E48C4D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40%</w:t>
            </w:r>
          </w:p>
        </w:tc>
        <w:tc>
          <w:tcPr>
            <w:tcW w:w="1170" w:type="dxa"/>
          </w:tcPr>
          <w:p w14:paraId="37734896" w14:textId="38B4004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5CB483D3" w14:textId="6C7ADED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14320D9F" w14:textId="37D56FE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biased opinion</w:t>
            </w:r>
          </w:p>
        </w:tc>
      </w:tr>
      <w:tr w:rsidR="008609BD" w:rsidRPr="0098145B" w14:paraId="472688CE" w14:textId="77777777" w:rsidTr="004616F1">
        <w:trPr>
          <w:jc w:val="center"/>
        </w:trPr>
        <w:tc>
          <w:tcPr>
            <w:tcW w:w="1255" w:type="dxa"/>
          </w:tcPr>
          <w:p w14:paraId="66B46589" w14:textId="098EB35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color w:val="222222"/>
                <w:sz w:val="16"/>
                <w:szCs w:val="16"/>
                <w:shd w:val="clear" w:color="auto" w:fill="FFFFFF"/>
              </w:rPr>
              <w:t xml:space="preserve">Sanchez-Garcia et al. </w:t>
            </w:r>
            <w:r w:rsidRPr="005F1390">
              <w:rPr>
                <w:rFonts w:asciiTheme="majorBidi" w:hAnsiTheme="majorBidi" w:cstheme="majorBidi"/>
                <w:color w:val="222222"/>
                <w:sz w:val="16"/>
                <w:szCs w:val="16"/>
                <w:shd w:val="clear" w:color="auto" w:fill="FFFFFF"/>
              </w:rPr>
              <w:fldChar w:fldCharType="begin"/>
            </w:r>
            <w:r w:rsidR="0033349A">
              <w:rPr>
                <w:rFonts w:asciiTheme="majorBidi" w:hAnsiTheme="majorBidi" w:cstheme="majorBidi"/>
                <w:color w:val="222222"/>
                <w:sz w:val="16"/>
                <w:szCs w:val="16"/>
                <w:shd w:val="clear" w:color="auto" w:fill="FFFFFF"/>
              </w:rPr>
              <w:instrText xml:space="preserve"> ADDIN EN.CITE &lt;EndNote&gt;&lt;Cite&gt;&lt;Author&gt;Sanchez-Garcia&lt;/Author&gt;&lt;Year&gt;2019&lt;/Year&gt;&lt;RecNum&gt;28&lt;/RecNum&gt;&lt;DisplayText&gt;(22)&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Pr="005F1390">
              <w:rPr>
                <w:rFonts w:asciiTheme="majorBidi" w:hAnsiTheme="majorBidi" w:cstheme="majorBidi"/>
                <w:color w:val="222222"/>
                <w:sz w:val="16"/>
                <w:szCs w:val="16"/>
                <w:shd w:val="clear" w:color="auto" w:fill="FFFFFF"/>
              </w:rPr>
              <w:fldChar w:fldCharType="separate"/>
            </w:r>
            <w:r w:rsidR="0033349A">
              <w:rPr>
                <w:rFonts w:asciiTheme="majorBidi" w:hAnsiTheme="majorBidi" w:cstheme="majorBidi"/>
                <w:noProof/>
                <w:color w:val="222222"/>
                <w:sz w:val="16"/>
                <w:szCs w:val="16"/>
                <w:shd w:val="clear" w:color="auto" w:fill="FFFFFF"/>
              </w:rPr>
              <w:t>(22)</w:t>
            </w:r>
            <w:r w:rsidRPr="005F1390">
              <w:rPr>
                <w:rFonts w:asciiTheme="majorBidi" w:hAnsiTheme="majorBidi" w:cstheme="majorBidi"/>
                <w:color w:val="222222"/>
                <w:sz w:val="16"/>
                <w:szCs w:val="16"/>
                <w:shd w:val="clear" w:color="auto" w:fill="FFFFFF"/>
              </w:rPr>
              <w:fldChar w:fldCharType="end"/>
            </w:r>
          </w:p>
        </w:tc>
        <w:tc>
          <w:tcPr>
            <w:tcW w:w="2430" w:type="dxa"/>
          </w:tcPr>
          <w:p w14:paraId="31A823FE" w14:textId="07ACBD4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w:t>
            </w:r>
            <w:r w:rsidR="00C859B0">
              <w:rPr>
                <w:rFonts w:asciiTheme="majorBidi" w:hAnsiTheme="majorBidi" w:cstheme="majorBidi"/>
                <w:sz w:val="16"/>
                <w:szCs w:val="16"/>
              </w:rPr>
              <w:t xml:space="preserve"> </w:t>
            </w:r>
            <w:r w:rsidRPr="005F1390">
              <w:rPr>
                <w:rFonts w:asciiTheme="majorBidi" w:hAnsiTheme="majorBidi" w:cstheme="majorBidi"/>
                <w:sz w:val="16"/>
                <w:szCs w:val="16"/>
              </w:rPr>
              <w:t>(</w:t>
            </w:r>
            <w:r w:rsidR="00C859B0" w:rsidRPr="005F1390">
              <w:rPr>
                <w:rFonts w:asciiTheme="majorBidi" w:hAnsiTheme="majorBidi" w:cstheme="majorBidi"/>
                <w:sz w:val="16"/>
                <w:szCs w:val="16"/>
              </w:rPr>
              <w:t>meta-analysis</w:t>
            </w:r>
            <w:r w:rsidRPr="005F1390">
              <w:rPr>
                <w:rFonts w:asciiTheme="majorBidi" w:hAnsiTheme="majorBidi" w:cstheme="majorBidi"/>
                <w:sz w:val="16"/>
                <w:szCs w:val="16"/>
              </w:rPr>
              <w:t>)</w:t>
            </w:r>
          </w:p>
        </w:tc>
        <w:tc>
          <w:tcPr>
            <w:tcW w:w="1080" w:type="dxa"/>
          </w:tcPr>
          <w:p w14:paraId="1A799E58" w14:textId="4B924C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6BC4BFE" w14:textId="469A41F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40BC27B0" w14:textId="26E1C8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8%</w:t>
            </w:r>
          </w:p>
        </w:tc>
        <w:tc>
          <w:tcPr>
            <w:tcW w:w="2636" w:type="dxa"/>
          </w:tcPr>
          <w:p w14:paraId="0D4B71AB" w14:textId="4C6FF06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w:t>
            </w:r>
          </w:p>
        </w:tc>
      </w:tr>
      <w:tr w:rsidR="008609BD" w:rsidRPr="0098145B" w14:paraId="74132C69" w14:textId="77777777" w:rsidTr="004616F1">
        <w:trPr>
          <w:jc w:val="center"/>
        </w:trPr>
        <w:tc>
          <w:tcPr>
            <w:tcW w:w="1255" w:type="dxa"/>
          </w:tcPr>
          <w:p w14:paraId="1A35BD51" w14:textId="4F39F8B0"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Bosl</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9)</w:t>
            </w:r>
            <w:r w:rsidRPr="005F1390">
              <w:rPr>
                <w:rFonts w:asciiTheme="majorBidi" w:hAnsiTheme="majorBidi" w:cstheme="majorBidi"/>
                <w:sz w:val="16"/>
                <w:szCs w:val="16"/>
                <w:shd w:val="clear" w:color="auto" w:fill="FFFFFF"/>
              </w:rPr>
              <w:fldChar w:fldCharType="end"/>
            </w:r>
          </w:p>
        </w:tc>
        <w:tc>
          <w:tcPr>
            <w:tcW w:w="2430" w:type="dxa"/>
          </w:tcPr>
          <w:p w14:paraId="1AAC8E5E" w14:textId="45A5AE0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w:t>
            </w:r>
          </w:p>
        </w:tc>
        <w:tc>
          <w:tcPr>
            <w:tcW w:w="1080" w:type="dxa"/>
          </w:tcPr>
          <w:p w14:paraId="68DE59A1" w14:textId="34FE3D2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5215925" w14:textId="187C648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4%</w:t>
            </w:r>
          </w:p>
        </w:tc>
        <w:tc>
          <w:tcPr>
            <w:tcW w:w="1170" w:type="dxa"/>
          </w:tcPr>
          <w:p w14:paraId="5B65AA3F" w14:textId="772A19D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w:t>
            </w:r>
          </w:p>
        </w:tc>
        <w:tc>
          <w:tcPr>
            <w:tcW w:w="2636" w:type="dxa"/>
          </w:tcPr>
          <w:p w14:paraId="66410980" w14:textId="3E1B6FC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w:t>
            </w:r>
            <w:r w:rsidR="00FA412F">
              <w:rPr>
                <w:rFonts w:asciiTheme="majorBidi" w:hAnsiTheme="majorBidi" w:cstheme="majorBidi"/>
                <w:sz w:val="16"/>
                <w:szCs w:val="16"/>
              </w:rPr>
              <w:t>difficult</w:t>
            </w:r>
            <w:r w:rsidR="00FA412F" w:rsidRPr="005F1390">
              <w:rPr>
                <w:rFonts w:asciiTheme="majorBidi" w:hAnsiTheme="majorBidi" w:cstheme="majorBidi"/>
                <w:sz w:val="16"/>
                <w:szCs w:val="16"/>
              </w:rPr>
              <w:t xml:space="preserve"> </w:t>
            </w:r>
            <w:r w:rsidRPr="005F1390">
              <w:rPr>
                <w:rFonts w:asciiTheme="majorBidi" w:hAnsiTheme="majorBidi" w:cstheme="majorBidi"/>
                <w:sz w:val="16"/>
                <w:szCs w:val="16"/>
              </w:rPr>
              <w:t xml:space="preserve">for kids </w:t>
            </w:r>
          </w:p>
        </w:tc>
      </w:tr>
      <w:tr w:rsidR="008609BD" w:rsidRPr="0098145B" w14:paraId="7EFEED8C" w14:textId="77777777" w:rsidTr="004616F1">
        <w:trPr>
          <w:jc w:val="center"/>
        </w:trPr>
        <w:tc>
          <w:tcPr>
            <w:tcW w:w="1255" w:type="dxa"/>
          </w:tcPr>
          <w:p w14:paraId="403F139D" w14:textId="72E37E98"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Rakić</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Rakić&lt;/Author&gt;&lt;Year&gt;2020&lt;/Year&gt;&lt;RecNum&gt;14&lt;/RecNum&gt;&lt;DisplayText&gt;(23)&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3)</w:t>
            </w:r>
            <w:r w:rsidRPr="005F1390">
              <w:rPr>
                <w:rFonts w:asciiTheme="majorBidi" w:hAnsiTheme="majorBidi" w:cstheme="majorBidi"/>
                <w:sz w:val="16"/>
                <w:szCs w:val="16"/>
                <w:shd w:val="clear" w:color="auto" w:fill="FFFFFF"/>
              </w:rPr>
              <w:fldChar w:fldCharType="end"/>
            </w:r>
          </w:p>
        </w:tc>
        <w:tc>
          <w:tcPr>
            <w:tcW w:w="2430" w:type="dxa"/>
          </w:tcPr>
          <w:p w14:paraId="4EE05283" w14:textId="3239DF8D" w:rsidR="008609BD" w:rsidRPr="005F1390" w:rsidRDefault="00FA412F" w:rsidP="008609BD">
            <w:pPr>
              <w:spacing w:before="240" w:after="60" w:line="228" w:lineRule="auto"/>
              <w:rPr>
                <w:rFonts w:asciiTheme="majorBidi" w:hAnsiTheme="majorBidi" w:cstheme="majorBidi"/>
                <w:color w:val="auto"/>
                <w:sz w:val="16"/>
                <w:szCs w:val="16"/>
              </w:rPr>
            </w:pPr>
            <w:r>
              <w:rPr>
                <w:rFonts w:asciiTheme="majorBidi" w:hAnsiTheme="majorBidi" w:cstheme="majorBidi"/>
                <w:sz w:val="16"/>
                <w:szCs w:val="16"/>
              </w:rPr>
              <w:t>f</w:t>
            </w:r>
            <w:r w:rsidR="008609BD" w:rsidRPr="005F1390">
              <w:rPr>
                <w:rFonts w:asciiTheme="majorBidi" w:hAnsiTheme="majorBidi" w:cstheme="majorBidi"/>
                <w:sz w:val="16"/>
                <w:szCs w:val="16"/>
              </w:rPr>
              <w:t>MRI</w:t>
            </w:r>
          </w:p>
        </w:tc>
        <w:tc>
          <w:tcPr>
            <w:tcW w:w="1080" w:type="dxa"/>
          </w:tcPr>
          <w:p w14:paraId="0ECA5BB0" w14:textId="1811C21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042C183A" w14:textId="7C4ED6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1%</w:t>
            </w:r>
          </w:p>
        </w:tc>
        <w:tc>
          <w:tcPr>
            <w:tcW w:w="1170" w:type="dxa"/>
          </w:tcPr>
          <w:p w14:paraId="2AAA1FC5" w14:textId="7798FAC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9%</w:t>
            </w:r>
          </w:p>
        </w:tc>
        <w:tc>
          <w:tcPr>
            <w:tcW w:w="2636" w:type="dxa"/>
          </w:tcPr>
          <w:p w14:paraId="5B9192F8" w14:textId="05228E0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w:t>
            </w:r>
            <w:r w:rsidR="00FA412F">
              <w:rPr>
                <w:rFonts w:asciiTheme="majorBidi" w:hAnsiTheme="majorBidi" w:cstheme="majorBidi"/>
                <w:sz w:val="16"/>
                <w:szCs w:val="16"/>
              </w:rPr>
              <w:t>difficult</w:t>
            </w:r>
            <w:r w:rsidR="00FA412F" w:rsidRPr="005F1390">
              <w:rPr>
                <w:rFonts w:asciiTheme="majorBidi" w:hAnsiTheme="majorBidi" w:cstheme="majorBidi"/>
                <w:sz w:val="16"/>
                <w:szCs w:val="16"/>
              </w:rPr>
              <w:t xml:space="preserve"> </w:t>
            </w:r>
            <w:r w:rsidRPr="005F1390">
              <w:rPr>
                <w:rFonts w:asciiTheme="majorBidi" w:hAnsiTheme="majorBidi" w:cstheme="majorBidi"/>
                <w:sz w:val="16"/>
                <w:szCs w:val="16"/>
              </w:rPr>
              <w:t xml:space="preserve">for kids </w:t>
            </w:r>
          </w:p>
        </w:tc>
      </w:tr>
      <w:tr w:rsidR="008609BD" w:rsidRPr="0098145B" w14:paraId="72E6A7B8" w14:textId="77777777" w:rsidTr="004616F1">
        <w:trPr>
          <w:jc w:val="center"/>
        </w:trPr>
        <w:tc>
          <w:tcPr>
            <w:tcW w:w="1255" w:type="dxa"/>
          </w:tcPr>
          <w:p w14:paraId="3702A30E" w14:textId="34992C1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Kang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Kang&lt;/Author&gt;&lt;Year&gt;2020&lt;/Year&gt;&lt;RecNum&gt;15&lt;/RecNum&gt;&lt;DisplayText&gt;(24)&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4)</w:t>
            </w:r>
            <w:r w:rsidRPr="005F1390">
              <w:rPr>
                <w:rFonts w:asciiTheme="majorBidi" w:hAnsiTheme="majorBidi" w:cstheme="majorBidi"/>
                <w:sz w:val="16"/>
                <w:szCs w:val="16"/>
                <w:shd w:val="clear" w:color="auto" w:fill="FFFFFF"/>
              </w:rPr>
              <w:fldChar w:fldCharType="end"/>
            </w:r>
          </w:p>
        </w:tc>
        <w:tc>
          <w:tcPr>
            <w:tcW w:w="2430" w:type="dxa"/>
          </w:tcPr>
          <w:p w14:paraId="7B361DEF" w14:textId="29B07BB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 + eye-tracking</w:t>
            </w:r>
          </w:p>
        </w:tc>
        <w:tc>
          <w:tcPr>
            <w:tcW w:w="1080" w:type="dxa"/>
          </w:tcPr>
          <w:p w14:paraId="66274F76" w14:textId="26F7B31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50%</w:t>
            </w:r>
          </w:p>
        </w:tc>
        <w:tc>
          <w:tcPr>
            <w:tcW w:w="1170" w:type="dxa"/>
          </w:tcPr>
          <w:p w14:paraId="0D20429A" w14:textId="079E4C1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9A7D488" w14:textId="5ED9631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26911CEE" w14:textId="2D462A6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w:t>
            </w:r>
            <w:r w:rsidR="00FA412F">
              <w:rPr>
                <w:rFonts w:asciiTheme="majorBidi" w:hAnsiTheme="majorBidi" w:cstheme="majorBidi"/>
                <w:sz w:val="16"/>
                <w:szCs w:val="16"/>
              </w:rPr>
              <w:t>difficult</w:t>
            </w:r>
            <w:r w:rsidR="00FA412F" w:rsidRPr="005F1390">
              <w:rPr>
                <w:rFonts w:asciiTheme="majorBidi" w:hAnsiTheme="majorBidi" w:cstheme="majorBidi"/>
                <w:sz w:val="16"/>
                <w:szCs w:val="16"/>
              </w:rPr>
              <w:t xml:space="preserve"> </w:t>
            </w:r>
            <w:r w:rsidRPr="005F1390">
              <w:rPr>
                <w:rFonts w:asciiTheme="majorBidi" w:hAnsiTheme="majorBidi" w:cstheme="majorBidi"/>
                <w:sz w:val="16"/>
                <w:szCs w:val="16"/>
              </w:rPr>
              <w:t xml:space="preserve">for kids </w:t>
            </w:r>
          </w:p>
        </w:tc>
      </w:tr>
      <w:tr w:rsidR="004572BF" w:rsidRPr="0098145B" w14:paraId="31CD8BB3" w14:textId="77777777" w:rsidTr="004616F1">
        <w:trPr>
          <w:jc w:val="center"/>
        </w:trPr>
        <w:tc>
          <w:tcPr>
            <w:tcW w:w="1255" w:type="dxa"/>
          </w:tcPr>
          <w:p w14:paraId="48509F04" w14:textId="784DA937" w:rsidR="004572BF" w:rsidRPr="005F1390" w:rsidRDefault="0001363B" w:rsidP="008609BD">
            <w:pPr>
              <w:spacing w:before="240" w:after="60" w:line="228" w:lineRule="auto"/>
              <w:rPr>
                <w:rFonts w:asciiTheme="majorBidi" w:hAnsiTheme="majorBidi" w:cstheme="majorBidi"/>
                <w:sz w:val="16"/>
                <w:szCs w:val="16"/>
                <w:shd w:val="clear" w:color="auto" w:fill="FFFFFF"/>
              </w:rPr>
            </w:pPr>
            <w:r w:rsidRPr="0001363B">
              <w:rPr>
                <w:rFonts w:asciiTheme="majorBidi" w:hAnsiTheme="majorBidi" w:cstheme="majorBidi"/>
                <w:sz w:val="16"/>
                <w:szCs w:val="16"/>
                <w:shd w:val="clear" w:color="auto" w:fill="FFFFFF"/>
              </w:rPr>
              <w:t>Khozaei</w:t>
            </w:r>
            <w:r>
              <w:rPr>
                <w:rFonts w:asciiTheme="majorBidi" w:hAnsiTheme="majorBidi" w:cstheme="majorBidi"/>
                <w:sz w:val="16"/>
                <w:szCs w:val="16"/>
                <w:shd w:val="clear" w:color="auto" w:fill="FFFFFF"/>
              </w:rPr>
              <w:t xml:space="preserve"> et al. </w:t>
            </w:r>
            <w:r>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Khozaei&lt;/Author&gt;&lt;Year&gt;2020&lt;/Year&gt;&lt;RecNum&gt;38&lt;/RecNum&gt;&lt;DisplayText&gt;(25)&lt;/DisplayText&gt;&lt;record&gt;&lt;rec-number&gt;38&lt;/rec-number&gt;&lt;foreign-keys&gt;&lt;key app="EN" db-id="fz990ezwq0rxthezzx0vtsw4s55s2wasfsed" timestamp="1676298919"&gt;38&lt;/key&gt;&lt;/foreign-keys&gt;&lt;ref-type name="Journal Article"&gt;17&lt;/ref-type&gt;&lt;contributors&gt;&lt;authors&gt;&lt;author&gt;Khozaei, Aida&lt;/author&gt;&lt;author&gt;Moradi, Hadi&lt;/author&gt;&lt;author&gt;Hosseini, Reshad&lt;/author&gt;&lt;author&gt;Pouretemad, Hamidreza&lt;/author&gt;&lt;author&gt;Eskandari, Bahareh&lt;/author&gt;&lt;/authors&gt;&lt;/contributors&gt;&lt;titles&gt;&lt;title&gt;Early screening of autism spectrum disorder using cry features&lt;/title&gt;&lt;secondary-title&gt;PloS one&lt;/secondary-title&gt;&lt;/titles&gt;&lt;periodical&gt;&lt;full-title&gt;PloS one&lt;/full-title&gt;&lt;/periodical&gt;&lt;pages&gt;e0241690&lt;/pages&gt;&lt;volume&gt;15&lt;/volume&gt;&lt;number&gt;12&lt;/number&gt;&lt;dates&gt;&lt;year&gt;2020&lt;/year&gt;&lt;/dates&gt;&lt;isbn&gt;1932-6203&lt;/isbn&gt;&lt;urls&gt;&lt;/urls&gt;&lt;/record&gt;&lt;/Cite&gt;&lt;/EndNote&gt;</w:instrText>
            </w:r>
            <w:r>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5)</w:t>
            </w:r>
            <w:r>
              <w:rPr>
                <w:rFonts w:asciiTheme="majorBidi" w:hAnsiTheme="majorBidi" w:cstheme="majorBidi"/>
                <w:sz w:val="16"/>
                <w:szCs w:val="16"/>
                <w:shd w:val="clear" w:color="auto" w:fill="FFFFFF"/>
              </w:rPr>
              <w:fldChar w:fldCharType="end"/>
            </w:r>
          </w:p>
        </w:tc>
        <w:tc>
          <w:tcPr>
            <w:tcW w:w="2430" w:type="dxa"/>
          </w:tcPr>
          <w:p w14:paraId="57F14799" w14:textId="6B9C24AC"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Audio/ voice analysis (crying)</w:t>
            </w:r>
          </w:p>
        </w:tc>
        <w:tc>
          <w:tcPr>
            <w:tcW w:w="1080" w:type="dxa"/>
          </w:tcPr>
          <w:p w14:paraId="5E54AF0B" w14:textId="08253F6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w:t>
            </w:r>
          </w:p>
        </w:tc>
        <w:tc>
          <w:tcPr>
            <w:tcW w:w="1170" w:type="dxa"/>
          </w:tcPr>
          <w:p w14:paraId="71CC1980" w14:textId="686DA9B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78.5%</w:t>
            </w:r>
          </w:p>
        </w:tc>
        <w:tc>
          <w:tcPr>
            <w:tcW w:w="1170" w:type="dxa"/>
          </w:tcPr>
          <w:p w14:paraId="3DFB41E8" w14:textId="2E5CC6F5"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100%</w:t>
            </w:r>
          </w:p>
        </w:tc>
        <w:tc>
          <w:tcPr>
            <w:tcW w:w="2636" w:type="dxa"/>
          </w:tcPr>
          <w:p w14:paraId="6B1C253D" w14:textId="07C97EC4" w:rsidR="004572BF" w:rsidRPr="005F1390" w:rsidRDefault="00FA412F"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Noisy data</w:t>
            </w:r>
          </w:p>
        </w:tc>
      </w:tr>
      <w:tr w:rsidR="008609BD" w:rsidRPr="0098145B" w14:paraId="1AE2EAC6" w14:textId="77777777" w:rsidTr="004616F1">
        <w:trPr>
          <w:jc w:val="center"/>
        </w:trPr>
        <w:tc>
          <w:tcPr>
            <w:tcW w:w="1255" w:type="dxa"/>
          </w:tcPr>
          <w:p w14:paraId="7A984669" w14:textId="656A9B5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Rad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10)</w:t>
            </w:r>
            <w:r w:rsidRPr="005F1390">
              <w:rPr>
                <w:rFonts w:asciiTheme="majorBidi" w:hAnsiTheme="majorBidi" w:cstheme="majorBidi"/>
                <w:sz w:val="16"/>
                <w:szCs w:val="16"/>
                <w:shd w:val="clear" w:color="auto" w:fill="FFFFFF"/>
              </w:rPr>
              <w:fldChar w:fldCharType="end"/>
            </w:r>
          </w:p>
        </w:tc>
        <w:tc>
          <w:tcPr>
            <w:tcW w:w="2430" w:type="dxa"/>
          </w:tcPr>
          <w:p w14:paraId="3ED232F7" w14:textId="72880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0F9FB49" w14:textId="5E28285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129D2EC" w14:textId="459F6C7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C8D7270" w14:textId="1010DE2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96C1033" w14:textId="6A0FE34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accessibility, </w:t>
            </w:r>
            <w:r w:rsidR="00FA412F">
              <w:rPr>
                <w:rFonts w:asciiTheme="majorBidi" w:hAnsiTheme="majorBidi" w:cstheme="majorBidi"/>
                <w:sz w:val="16"/>
                <w:szCs w:val="16"/>
              </w:rPr>
              <w:t>difficult</w:t>
            </w:r>
            <w:r w:rsidR="00B910A3" w:rsidRPr="005F1390">
              <w:rPr>
                <w:rFonts w:asciiTheme="majorBidi" w:hAnsiTheme="majorBidi" w:cstheme="majorBidi"/>
                <w:sz w:val="16"/>
                <w:szCs w:val="16"/>
              </w:rPr>
              <w:t xml:space="preserve"> </w:t>
            </w:r>
            <w:r w:rsidRPr="005F1390">
              <w:rPr>
                <w:rFonts w:asciiTheme="majorBidi" w:hAnsiTheme="majorBidi" w:cstheme="majorBidi"/>
                <w:sz w:val="16"/>
                <w:szCs w:val="16"/>
              </w:rPr>
              <w:t>for kids, distraction</w:t>
            </w:r>
          </w:p>
        </w:tc>
      </w:tr>
      <w:tr w:rsidR="0098145B" w:rsidRPr="0098145B" w14:paraId="2B3D91AE" w14:textId="77777777" w:rsidTr="004616F1">
        <w:trPr>
          <w:jc w:val="center"/>
        </w:trPr>
        <w:tc>
          <w:tcPr>
            <w:tcW w:w="1255" w:type="dxa"/>
          </w:tcPr>
          <w:p w14:paraId="3C078AE7" w14:textId="64B2C555"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lastRenderedPageBreak/>
              <w:t>Coronato</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Coronato&lt;/Author&gt;&lt;Year&gt;2012&lt;/Year&gt;&lt;RecNum&gt;29&lt;/RecNum&gt;&lt;DisplayText&gt;(26)&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6)</w:t>
            </w:r>
            <w:r w:rsidRPr="005F1390">
              <w:rPr>
                <w:rFonts w:asciiTheme="majorBidi" w:hAnsiTheme="majorBidi" w:cstheme="majorBidi"/>
                <w:sz w:val="16"/>
                <w:szCs w:val="16"/>
                <w:shd w:val="clear" w:color="auto" w:fill="FFFFFF"/>
              </w:rPr>
              <w:fldChar w:fldCharType="end"/>
            </w:r>
          </w:p>
        </w:tc>
        <w:tc>
          <w:tcPr>
            <w:tcW w:w="2430" w:type="dxa"/>
          </w:tcPr>
          <w:p w14:paraId="0868980A" w14:textId="677A120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F9D5C20" w14:textId="15C842D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2E3FCB6" w14:textId="3EB8002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F6297BA" w14:textId="33EAA2C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4638A98" w14:textId="5D3B1B6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accessibility, </w:t>
            </w:r>
            <w:r w:rsidR="00FA412F">
              <w:rPr>
                <w:rFonts w:asciiTheme="majorBidi" w:hAnsiTheme="majorBidi" w:cstheme="majorBidi"/>
                <w:sz w:val="16"/>
                <w:szCs w:val="16"/>
              </w:rPr>
              <w:t>difficult</w:t>
            </w:r>
            <w:r w:rsidR="00FA412F" w:rsidRPr="005F1390">
              <w:rPr>
                <w:rFonts w:asciiTheme="majorBidi" w:hAnsiTheme="majorBidi" w:cstheme="majorBidi"/>
                <w:sz w:val="16"/>
                <w:szCs w:val="16"/>
              </w:rPr>
              <w:t xml:space="preserve"> </w:t>
            </w:r>
            <w:r w:rsidRPr="005F1390">
              <w:rPr>
                <w:rFonts w:asciiTheme="majorBidi" w:hAnsiTheme="majorBidi" w:cstheme="majorBidi"/>
                <w:sz w:val="16"/>
                <w:szCs w:val="16"/>
              </w:rPr>
              <w:t>for kids, distraction</w:t>
            </w:r>
          </w:p>
        </w:tc>
      </w:tr>
      <w:tr w:rsidR="0098145B" w:rsidRPr="0098145B" w14:paraId="7046A793" w14:textId="77777777" w:rsidTr="004616F1">
        <w:trPr>
          <w:jc w:val="center"/>
        </w:trPr>
        <w:tc>
          <w:tcPr>
            <w:tcW w:w="1255" w:type="dxa"/>
          </w:tcPr>
          <w:p w14:paraId="7F0C2841" w14:textId="38D2738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Nag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11)</w:t>
            </w:r>
            <w:r w:rsidRPr="005F1390">
              <w:rPr>
                <w:rFonts w:asciiTheme="majorBidi" w:hAnsiTheme="majorBidi" w:cstheme="majorBidi"/>
                <w:sz w:val="16"/>
                <w:szCs w:val="16"/>
                <w:shd w:val="clear" w:color="auto" w:fill="FFFFFF"/>
              </w:rPr>
              <w:fldChar w:fldCharType="end"/>
            </w:r>
          </w:p>
        </w:tc>
        <w:tc>
          <w:tcPr>
            <w:tcW w:w="2430" w:type="dxa"/>
          </w:tcPr>
          <w:p w14:paraId="10713197" w14:textId="5113A1C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sensor + gaze analysis</w:t>
            </w:r>
          </w:p>
        </w:tc>
        <w:tc>
          <w:tcPr>
            <w:tcW w:w="1080" w:type="dxa"/>
          </w:tcPr>
          <w:p w14:paraId="61881797" w14:textId="462DD2A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4%</w:t>
            </w:r>
          </w:p>
        </w:tc>
        <w:tc>
          <w:tcPr>
            <w:tcW w:w="1170" w:type="dxa"/>
          </w:tcPr>
          <w:p w14:paraId="3CFDDC5D" w14:textId="66F6AC7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71FBB3D3" w14:textId="2043A86D"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602E8FE6" w14:textId="3F969F2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accessibility, </w:t>
            </w:r>
            <w:r w:rsidR="00FA412F">
              <w:rPr>
                <w:rFonts w:asciiTheme="majorBidi" w:hAnsiTheme="majorBidi" w:cstheme="majorBidi"/>
                <w:sz w:val="16"/>
                <w:szCs w:val="16"/>
              </w:rPr>
              <w:t>difficult</w:t>
            </w:r>
            <w:r w:rsidR="00FA412F" w:rsidRPr="005F1390">
              <w:rPr>
                <w:rFonts w:asciiTheme="majorBidi" w:hAnsiTheme="majorBidi" w:cstheme="majorBidi"/>
                <w:sz w:val="16"/>
                <w:szCs w:val="16"/>
              </w:rPr>
              <w:t xml:space="preserve"> </w:t>
            </w:r>
            <w:r w:rsidRPr="005F1390">
              <w:rPr>
                <w:rFonts w:asciiTheme="majorBidi" w:hAnsiTheme="majorBidi" w:cstheme="majorBidi"/>
                <w:sz w:val="16"/>
                <w:szCs w:val="16"/>
              </w:rPr>
              <w:t>for kids, distraction</w:t>
            </w:r>
          </w:p>
        </w:tc>
      </w:tr>
      <w:tr w:rsidR="0098145B" w:rsidRPr="0098145B" w14:paraId="2BFE7B55" w14:textId="77777777" w:rsidTr="004616F1">
        <w:trPr>
          <w:jc w:val="center"/>
        </w:trPr>
        <w:tc>
          <w:tcPr>
            <w:tcW w:w="1255" w:type="dxa"/>
          </w:tcPr>
          <w:p w14:paraId="53C15E0B" w14:textId="26B4322F"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Taban</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Taban&lt;/Author&gt;&lt;Year&gt;2017&lt;/Year&gt;&lt;RecNum&gt;17&lt;/RecNum&gt;&lt;DisplayText&gt;(27)&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7)</w:t>
            </w:r>
            <w:r w:rsidRPr="005F1390">
              <w:rPr>
                <w:rFonts w:asciiTheme="majorBidi" w:hAnsiTheme="majorBidi" w:cstheme="majorBidi"/>
                <w:sz w:val="16"/>
                <w:szCs w:val="16"/>
                <w:shd w:val="clear" w:color="auto" w:fill="FFFFFF"/>
              </w:rPr>
              <w:fldChar w:fldCharType="end"/>
            </w:r>
          </w:p>
        </w:tc>
        <w:tc>
          <w:tcPr>
            <w:tcW w:w="2430" w:type="dxa"/>
          </w:tcPr>
          <w:p w14:paraId="3C41A636" w14:textId="7932A22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 (walking pattern)</w:t>
            </w:r>
          </w:p>
        </w:tc>
        <w:tc>
          <w:tcPr>
            <w:tcW w:w="1080" w:type="dxa"/>
          </w:tcPr>
          <w:p w14:paraId="3D9233C5" w14:textId="67F5AB1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2CD8D15A" w14:textId="56B1462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66.50%</w:t>
            </w:r>
          </w:p>
        </w:tc>
        <w:tc>
          <w:tcPr>
            <w:tcW w:w="1170" w:type="dxa"/>
          </w:tcPr>
          <w:p w14:paraId="14E439CC" w14:textId="69DE2EB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5%</w:t>
            </w:r>
          </w:p>
        </w:tc>
        <w:tc>
          <w:tcPr>
            <w:tcW w:w="2636" w:type="dxa"/>
          </w:tcPr>
          <w:p w14:paraId="128A0142" w14:textId="5FAEE35A" w:rsidR="008609BD" w:rsidRPr="005F1390" w:rsidRDefault="005E199E"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w:t>
            </w:r>
            <w:r w:rsidR="008609BD" w:rsidRPr="005F1390">
              <w:rPr>
                <w:rFonts w:asciiTheme="majorBidi" w:hAnsiTheme="majorBidi" w:cstheme="majorBidi"/>
                <w:sz w:val="16"/>
                <w:szCs w:val="16"/>
              </w:rPr>
              <w:t>ccessibility</w:t>
            </w:r>
          </w:p>
        </w:tc>
      </w:tr>
      <w:tr w:rsidR="0098145B" w:rsidRPr="0098145B" w14:paraId="0ACC580A" w14:textId="77777777" w:rsidTr="004616F1">
        <w:trPr>
          <w:jc w:val="center"/>
        </w:trPr>
        <w:tc>
          <w:tcPr>
            <w:tcW w:w="1255" w:type="dxa"/>
          </w:tcPr>
          <w:p w14:paraId="36AFA9C7" w14:textId="05928B41"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Sapiro</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Sapiro&lt;/Author&gt;&lt;Year&gt;2019&lt;/Year&gt;&lt;RecNum&gt;18&lt;/RecNum&gt;&lt;DisplayText&gt;(28)&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8)</w:t>
            </w:r>
            <w:r w:rsidRPr="005F1390">
              <w:rPr>
                <w:rFonts w:asciiTheme="majorBidi" w:hAnsiTheme="majorBidi" w:cstheme="majorBidi"/>
                <w:sz w:val="16"/>
                <w:szCs w:val="16"/>
                <w:shd w:val="clear" w:color="auto" w:fill="FFFFFF"/>
              </w:rPr>
              <w:fldChar w:fldCharType="end"/>
            </w:r>
          </w:p>
        </w:tc>
        <w:tc>
          <w:tcPr>
            <w:tcW w:w="2430" w:type="dxa"/>
          </w:tcPr>
          <w:p w14:paraId="0C111794" w14:textId="10653EA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w:t>
            </w:r>
            <w:r w:rsidR="00B910A3">
              <w:rPr>
                <w:rFonts w:asciiTheme="majorBidi" w:hAnsiTheme="majorBidi" w:cstheme="majorBidi"/>
                <w:sz w:val="16"/>
                <w:szCs w:val="16"/>
                <w:lang w:bidi="fa-IR"/>
              </w:rPr>
              <w:t>-</w:t>
            </w:r>
            <w:r w:rsidRPr="005F1390">
              <w:rPr>
                <w:rFonts w:asciiTheme="majorBidi" w:hAnsiTheme="majorBidi" w:cstheme="majorBidi"/>
                <w:sz w:val="16"/>
                <w:szCs w:val="16"/>
              </w:rPr>
              <w:t xml:space="preserve">based </w:t>
            </w:r>
            <w:r w:rsidR="00C859B0" w:rsidRPr="005F1390">
              <w:rPr>
                <w:rFonts w:asciiTheme="majorBidi" w:hAnsiTheme="majorBidi" w:cstheme="majorBidi"/>
                <w:sz w:val="16"/>
                <w:szCs w:val="16"/>
              </w:rPr>
              <w:t>app (movements</w:t>
            </w:r>
            <w:r w:rsidRPr="005F1390">
              <w:rPr>
                <w:rFonts w:asciiTheme="majorBidi" w:hAnsiTheme="majorBidi" w:cstheme="majorBidi"/>
                <w:sz w:val="16"/>
                <w:szCs w:val="16"/>
              </w:rPr>
              <w:t xml:space="preserve"> pattern, eye tracking)</w:t>
            </w:r>
          </w:p>
        </w:tc>
        <w:tc>
          <w:tcPr>
            <w:tcW w:w="1080" w:type="dxa"/>
          </w:tcPr>
          <w:p w14:paraId="06C24BE8" w14:textId="78569F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6E6AD2A" w14:textId="2E2E583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A8E12B4" w14:textId="42FBCE9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77705330" w14:textId="420FACFA" w:rsidR="008609BD" w:rsidRPr="005F1390" w:rsidRDefault="00B910A3" w:rsidP="008609BD">
            <w:pPr>
              <w:spacing w:before="240" w:after="60" w:line="228" w:lineRule="auto"/>
              <w:rPr>
                <w:rFonts w:asciiTheme="majorBidi" w:hAnsiTheme="majorBidi" w:cstheme="majorBidi"/>
                <w:color w:val="auto"/>
                <w:sz w:val="16"/>
                <w:szCs w:val="16"/>
              </w:rPr>
            </w:pPr>
            <w:r>
              <w:rPr>
                <w:rFonts w:asciiTheme="majorBidi" w:hAnsiTheme="majorBidi" w:cstheme="majorBidi"/>
                <w:sz w:val="16"/>
                <w:szCs w:val="16"/>
              </w:rPr>
              <w:t xml:space="preserve">Cost, accessibility, </w:t>
            </w:r>
            <w:r w:rsidR="008609BD" w:rsidRPr="0098145B">
              <w:rPr>
                <w:rFonts w:asciiTheme="majorBidi" w:hAnsiTheme="majorBidi" w:cstheme="majorBidi"/>
                <w:sz w:val="16"/>
                <w:szCs w:val="16"/>
              </w:rPr>
              <w:t>reliability</w:t>
            </w:r>
          </w:p>
        </w:tc>
      </w:tr>
      <w:tr w:rsidR="0098145B" w:rsidRPr="0098145B" w14:paraId="6532A044" w14:textId="77777777" w:rsidTr="004616F1">
        <w:trPr>
          <w:jc w:val="center"/>
        </w:trPr>
        <w:tc>
          <w:tcPr>
            <w:tcW w:w="1255" w:type="dxa"/>
          </w:tcPr>
          <w:p w14:paraId="2D9CC853" w14:textId="3149076D"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Campbell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Campbell&lt;/Author&gt;&lt;Year&gt;2019&lt;/Year&gt;&lt;RecNum&gt;19&lt;/RecNum&gt;&lt;DisplayText&gt;(29)&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29)</w:t>
            </w:r>
            <w:r w:rsidRPr="005F1390">
              <w:rPr>
                <w:rFonts w:asciiTheme="majorBidi" w:hAnsiTheme="majorBidi" w:cstheme="majorBidi"/>
                <w:sz w:val="16"/>
                <w:szCs w:val="16"/>
                <w:shd w:val="clear" w:color="auto" w:fill="FFFFFF"/>
              </w:rPr>
              <w:fldChar w:fldCharType="end"/>
            </w:r>
          </w:p>
        </w:tc>
        <w:tc>
          <w:tcPr>
            <w:tcW w:w="2430" w:type="dxa"/>
          </w:tcPr>
          <w:p w14:paraId="72BDF12A" w14:textId="475588B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w:t>
            </w:r>
            <w:r w:rsidR="00B910A3">
              <w:rPr>
                <w:rFonts w:asciiTheme="majorBidi" w:hAnsiTheme="majorBidi" w:cstheme="majorBidi"/>
                <w:sz w:val="16"/>
                <w:szCs w:val="16"/>
              </w:rPr>
              <w:t>-</w:t>
            </w:r>
            <w:r w:rsidRPr="005F1390">
              <w:rPr>
                <w:rFonts w:asciiTheme="majorBidi" w:hAnsiTheme="majorBidi" w:cstheme="majorBidi"/>
                <w:sz w:val="16"/>
                <w:szCs w:val="16"/>
              </w:rPr>
              <w:t>based app</w:t>
            </w:r>
            <w:r w:rsidR="00B910A3">
              <w:rPr>
                <w:rFonts w:asciiTheme="majorBidi" w:hAnsiTheme="majorBidi" w:cstheme="majorBidi"/>
                <w:sz w:val="16"/>
                <w:szCs w:val="16"/>
              </w:rPr>
              <w:t xml:space="preserve"> </w:t>
            </w:r>
            <w:r w:rsidRPr="005F1390">
              <w:rPr>
                <w:rFonts w:asciiTheme="majorBidi" w:hAnsiTheme="majorBidi" w:cstheme="majorBidi"/>
                <w:sz w:val="16"/>
                <w:szCs w:val="16"/>
              </w:rPr>
              <w:t>(facial mark analysis)</w:t>
            </w:r>
          </w:p>
        </w:tc>
        <w:tc>
          <w:tcPr>
            <w:tcW w:w="1080" w:type="dxa"/>
          </w:tcPr>
          <w:p w14:paraId="7BD9D05D" w14:textId="6C7BD9A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E1B8694" w14:textId="6658FC9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6%</w:t>
            </w:r>
          </w:p>
        </w:tc>
        <w:tc>
          <w:tcPr>
            <w:tcW w:w="1170" w:type="dxa"/>
          </w:tcPr>
          <w:p w14:paraId="3106D347" w14:textId="7EDEDB8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38%</w:t>
            </w:r>
          </w:p>
        </w:tc>
        <w:tc>
          <w:tcPr>
            <w:tcW w:w="2636" w:type="dxa"/>
          </w:tcPr>
          <w:p w14:paraId="6DE419D7" w14:textId="4698F6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reliability</w:t>
            </w:r>
          </w:p>
        </w:tc>
      </w:tr>
      <w:tr w:rsidR="0098145B" w:rsidRPr="0098145B" w14:paraId="31876C05" w14:textId="77777777" w:rsidTr="004616F1">
        <w:trPr>
          <w:jc w:val="center"/>
        </w:trPr>
        <w:tc>
          <w:tcPr>
            <w:tcW w:w="1255" w:type="dxa"/>
          </w:tcPr>
          <w:p w14:paraId="393353C8" w14:textId="439814A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Moradi et al. </w:t>
            </w:r>
            <w:r w:rsidRPr="005F1390">
              <w:rPr>
                <w:rFonts w:asciiTheme="majorBidi" w:hAnsiTheme="majorBidi" w:cstheme="majorBidi"/>
                <w:sz w:val="16"/>
                <w:szCs w:val="16"/>
                <w:shd w:val="clear" w:color="auto" w:fill="FFFFFF"/>
              </w:rPr>
              <w:fldChar w:fldCharType="begin"/>
            </w:r>
            <w:r w:rsidR="0033349A">
              <w:rPr>
                <w:rFonts w:asciiTheme="majorBidi" w:hAnsiTheme="majorBidi" w:cstheme="majorBidi"/>
                <w:sz w:val="16"/>
                <w:szCs w:val="16"/>
                <w:shd w:val="clear" w:color="auto" w:fill="FFFFFF"/>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0033349A">
              <w:rPr>
                <w:rFonts w:asciiTheme="majorBidi" w:hAnsiTheme="majorBidi" w:cstheme="majorBidi"/>
                <w:noProof/>
                <w:sz w:val="16"/>
                <w:szCs w:val="16"/>
                <w:shd w:val="clear" w:color="auto" w:fill="FFFFFF"/>
              </w:rPr>
              <w:t>(13)</w:t>
            </w:r>
            <w:r w:rsidRPr="005F1390">
              <w:rPr>
                <w:rFonts w:asciiTheme="majorBidi" w:hAnsiTheme="majorBidi" w:cstheme="majorBidi"/>
                <w:sz w:val="16"/>
                <w:szCs w:val="16"/>
                <w:shd w:val="clear" w:color="auto" w:fill="FFFFFF"/>
              </w:rPr>
              <w:fldChar w:fldCharType="end"/>
            </w:r>
          </w:p>
        </w:tc>
        <w:tc>
          <w:tcPr>
            <w:tcW w:w="2430" w:type="dxa"/>
          </w:tcPr>
          <w:p w14:paraId="0121EBCA" w14:textId="2CF8644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smart </w:t>
            </w:r>
            <w:r w:rsidR="00B910A3">
              <w:rPr>
                <w:rFonts w:asciiTheme="majorBidi" w:hAnsiTheme="majorBidi" w:cstheme="majorBidi"/>
                <w:sz w:val="16"/>
                <w:szCs w:val="16"/>
              </w:rPr>
              <w:t>toy car</w:t>
            </w:r>
          </w:p>
        </w:tc>
        <w:tc>
          <w:tcPr>
            <w:tcW w:w="1080" w:type="dxa"/>
          </w:tcPr>
          <w:p w14:paraId="0D5F467B" w14:textId="7541F7C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1B1F829A" w14:textId="7ECAB8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3%</w:t>
            </w:r>
          </w:p>
        </w:tc>
        <w:tc>
          <w:tcPr>
            <w:tcW w:w="1170" w:type="dxa"/>
          </w:tcPr>
          <w:p w14:paraId="22E2097A" w14:textId="4202A3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6%</w:t>
            </w:r>
          </w:p>
        </w:tc>
        <w:tc>
          <w:tcPr>
            <w:tcW w:w="2636" w:type="dxa"/>
          </w:tcPr>
          <w:p w14:paraId="54926001" w14:textId="00479379" w:rsidR="008609BD" w:rsidRPr="005F1390" w:rsidRDefault="00FA412F" w:rsidP="008609BD">
            <w:pPr>
              <w:spacing w:before="240" w:after="60" w:line="228" w:lineRule="auto"/>
              <w:rPr>
                <w:rFonts w:asciiTheme="majorBidi" w:hAnsiTheme="majorBidi" w:cstheme="majorBidi"/>
                <w:color w:val="auto"/>
                <w:sz w:val="16"/>
                <w:szCs w:val="16"/>
              </w:rPr>
            </w:pPr>
            <w:r>
              <w:rPr>
                <w:rFonts w:asciiTheme="majorBidi" w:hAnsiTheme="majorBidi" w:cstheme="majorBidi"/>
                <w:color w:val="auto"/>
                <w:sz w:val="16"/>
                <w:szCs w:val="16"/>
              </w:rPr>
              <w:t>Noisy data</w:t>
            </w:r>
          </w:p>
        </w:tc>
      </w:tr>
    </w:tbl>
    <w:p w14:paraId="38FC1F30" w14:textId="77777777" w:rsidR="00861FAC" w:rsidRPr="00A81E34" w:rsidRDefault="00861FAC" w:rsidP="000B57AE">
      <w:pPr>
        <w:pBdr>
          <w:top w:val="nil"/>
          <w:left w:val="nil"/>
          <w:bottom w:val="nil"/>
          <w:right w:val="nil"/>
          <w:between w:val="nil"/>
        </w:pBdr>
        <w:spacing w:before="240" w:after="60" w:line="228" w:lineRule="auto"/>
        <w:ind w:left="2608"/>
        <w:rPr>
          <w:color w:val="auto"/>
        </w:rPr>
      </w:pPr>
    </w:p>
    <w:p w14:paraId="4D460ED2" w14:textId="6A286E45" w:rsidR="005A0EC1" w:rsidRDefault="003D0726" w:rsidP="00FA3847">
      <w:pPr>
        <w:pBdr>
          <w:top w:val="nil"/>
          <w:left w:val="nil"/>
          <w:bottom w:val="nil"/>
          <w:right w:val="nil"/>
          <w:between w:val="nil"/>
        </w:pBdr>
        <w:spacing w:before="240" w:after="60" w:line="228" w:lineRule="auto"/>
        <w:ind w:left="2608"/>
      </w:pPr>
      <w:r>
        <w:t xml:space="preserve">In </w:t>
      </w:r>
      <w:r w:rsidR="005E199E">
        <w:t xml:space="preserve">our </w:t>
      </w:r>
      <w:r>
        <w:t>research, the intelligent toy car 2.0 is introduced. It extends the previous version's functionality by adding shaft encoders to the wheels</w:t>
      </w:r>
      <w:r w:rsidR="007E1DA7">
        <w:t xml:space="preserve"> to measure </w:t>
      </w:r>
      <w:r w:rsidR="006377D8">
        <w:t xml:space="preserve">the </w:t>
      </w:r>
      <w:r w:rsidR="007E1DA7">
        <w:t>wheel</w:t>
      </w:r>
      <w:r w:rsidR="005E199E">
        <w:t>s’</w:t>
      </w:r>
      <w:r w:rsidR="007E1DA7">
        <w:t xml:space="preserve"> rotation data for screening ASD. Our contribution in this study is </w:t>
      </w:r>
      <w:r w:rsidR="00FA3847">
        <w:t xml:space="preserve">in 1) </w:t>
      </w:r>
      <w:r>
        <w:t xml:space="preserve">introducing </w:t>
      </w:r>
      <w:r w:rsidR="00FA3847">
        <w:t xml:space="preserve">a </w:t>
      </w:r>
      <w:r>
        <w:t xml:space="preserve">new </w:t>
      </w:r>
      <w:r w:rsidR="007E1DA7">
        <w:t>modalit</w:t>
      </w:r>
      <w:r w:rsidR="00FA3847">
        <w:t>y</w:t>
      </w:r>
      <w:r>
        <w:t xml:space="preserve"> and </w:t>
      </w:r>
      <w:r w:rsidR="00FA3847">
        <w:t xml:space="preserve">2) suggesting new </w:t>
      </w:r>
      <w:r>
        <w:t>feature</w:t>
      </w:r>
      <w:r w:rsidR="00FA3847">
        <w:t>s for ASD screening</w:t>
      </w:r>
      <w:r w:rsidR="007E1DA7">
        <w:t>.</w:t>
      </w:r>
      <w:bookmarkStart w:id="1" w:name="_Hlk125884159"/>
      <w:r w:rsidR="004B323A">
        <w:t xml:space="preserve"> </w:t>
      </w:r>
      <w:r w:rsidR="00FA3847">
        <w:t>I</w:t>
      </w:r>
      <w:r w:rsidR="004B323A">
        <w:t xml:space="preserve">t should be noted that our approach can be a complement to other screening methods to increase the </w:t>
      </w:r>
      <w:r w:rsidR="00FA3847">
        <w:t xml:space="preserve">overall </w:t>
      </w:r>
      <w:r w:rsidR="004B323A">
        <w:t xml:space="preserve">accuracy of </w:t>
      </w:r>
      <w:r w:rsidR="00FA3847">
        <w:t>ASD screening</w:t>
      </w:r>
      <w:r w:rsidR="004B323A">
        <w:t xml:space="preserve">. </w:t>
      </w:r>
      <w:bookmarkEnd w:id="1"/>
    </w:p>
    <w:p w14:paraId="0FC1C623" w14:textId="3F08BCF6"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6BC5F738" w:rsidR="009130F8" w:rsidRDefault="003D0726">
      <w:pPr>
        <w:pBdr>
          <w:top w:val="nil"/>
          <w:left w:val="nil"/>
          <w:bottom w:val="nil"/>
          <w:right w:val="nil"/>
          <w:between w:val="nil"/>
        </w:pBdr>
        <w:spacing w:line="228" w:lineRule="auto"/>
        <w:ind w:left="2608" w:firstLine="425"/>
      </w:pPr>
      <w:r>
        <w:t xml:space="preserve">The intelligent toy car </w:t>
      </w:r>
      <w:r w:rsidR="00866252">
        <w:t xml:space="preserve">(Fig. 1(a)) </w:t>
      </w:r>
      <w:r>
        <w:t>is designed to capture two major symptoms</w:t>
      </w:r>
      <w:r w:rsidR="00671CBE">
        <w:t xml:space="preserve">, </w:t>
      </w:r>
      <w:r w:rsidR="00866252">
        <w:t xml:space="preserve">i.e. the </w:t>
      </w:r>
      <w:r w:rsidR="00671CBE">
        <w:t xml:space="preserve">obsessive attention to detail and </w:t>
      </w:r>
      <w:r w:rsidR="00866252">
        <w:t xml:space="preserve">the </w:t>
      </w:r>
      <w:r w:rsidR="00671CBE">
        <w:t>repetitive behav</w:t>
      </w:r>
      <w:r w:rsidR="007E1DA7">
        <w:t>ior</w:t>
      </w:r>
      <w:r w:rsidR="00866252">
        <w:t>s</w:t>
      </w:r>
      <w:r w:rsidR="00671CBE">
        <w:t>.</w:t>
      </w:r>
      <w:r>
        <w:t xml:space="preserve"> </w:t>
      </w:r>
      <w:r w:rsidR="00671CBE">
        <w:t>In order to collect playing pattern data using accelerometer sensor</w:t>
      </w:r>
      <w:r w:rsidR="007E1DA7">
        <w:t xml:space="preserve"> </w:t>
      </w:r>
      <w:r>
        <w:t>a</w:t>
      </w:r>
      <w:r w:rsidR="003F47F1">
        <w:t xml:space="preserve"> cheap</w:t>
      </w:r>
      <w:r>
        <w:t xml:space="preser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w:t>
      </w:r>
      <w:r w:rsidR="003F47F1">
        <w:t xml:space="preserve"> to an application</w:t>
      </w:r>
      <w:r>
        <w:t xml:space="preserve"> through </w:t>
      </w:r>
      <w:r w:rsidR="007E1DA7">
        <w:t>Wi-Fi</w:t>
      </w:r>
      <w:r>
        <w:t xml:space="preserve"> via UDP protocol to ensure maximum data collection rate. </w:t>
      </w:r>
      <w:r w:rsidR="003F47F1">
        <w:t>A</w:t>
      </w:r>
      <w:r>
        <w:t xml:space="preserve"> MEMS accelerometer</w:t>
      </w:r>
      <w:r w:rsidR="003F47F1">
        <w:t>, i.e. an ADXL345,</w:t>
      </w:r>
      <w:r w:rsidR="00866252">
        <w:t xml:space="preserve"> is used to capture acceleration data. T</w:t>
      </w:r>
      <w:r>
        <w:t>wo magnetic shaft encoders</w:t>
      </w:r>
      <w:r w:rsidR="00866252">
        <w:t>, based on Hall effect,</w:t>
      </w:r>
      <w:r>
        <w:t xml:space="preserve"> are installed</w:t>
      </w:r>
      <w:r w:rsidR="0042398B">
        <w:t xml:space="preserve"> </w:t>
      </w:r>
      <w:r w:rsidR="003F47F1">
        <w:t xml:space="preserve">the </w:t>
      </w:r>
      <w:r w:rsidR="0042398B">
        <w:t>car</w:t>
      </w:r>
      <w:r w:rsidR="003F47F1">
        <w:t>’s</w:t>
      </w:r>
      <w:r w:rsidR="00866252">
        <w:t xml:space="preserve"> front and back wheels</w:t>
      </w:r>
      <w:r w:rsidR="0042398B">
        <w:t>.</w:t>
      </w:r>
      <w:r>
        <w:t xml:space="preserve">  The whole system runs on a battery and </w:t>
      </w:r>
      <w:r w:rsidR="00866252">
        <w:t xml:space="preserve">the </w:t>
      </w:r>
      <w:r>
        <w:t>electronic parts are embedded inside the car deliberately to avoid any distraction. The diagram of the system is shown in Fig. 1(b).</w:t>
      </w:r>
    </w:p>
    <w:p w14:paraId="41679A07" w14:textId="243BD49E"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w:t>
      </w:r>
      <w:r w:rsidR="00866252">
        <w:t>to</w:t>
      </w:r>
      <w:r>
        <w:t xml:space="preserve"> other </w:t>
      </w:r>
      <w:r w:rsidR="00866252">
        <w:t xml:space="preserve">screening </w:t>
      </w:r>
      <w:r>
        <w:t>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lastRenderedPageBreak/>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lastRenderedPageBreak/>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1"/>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5DE4A2AB" w:rsidR="009130F8" w:rsidRDefault="003D0726">
      <w:pPr>
        <w:pBdr>
          <w:top w:val="nil"/>
          <w:left w:val="nil"/>
          <w:bottom w:val="nil"/>
          <w:right w:val="nil"/>
          <w:between w:val="nil"/>
        </w:pBdr>
        <w:spacing w:before="240" w:after="120" w:line="228" w:lineRule="auto"/>
        <w:ind w:left="2608"/>
      </w:pPr>
      <w:r>
        <w:t xml:space="preserve">The data collection process took place in </w:t>
      </w:r>
      <w:r w:rsidR="00866252">
        <w:t>an a</w:t>
      </w:r>
      <w:r>
        <w:t>utism center in Tehran, Iran. The intelligent toy car was tested on 50 children ranging from 3 to 6 years old in three</w:t>
      </w:r>
      <w:r w:rsidR="0042398B">
        <w:t xml:space="preserve"> different</w:t>
      </w:r>
      <w:r>
        <w:t xml:space="preserve"> groups: children with ASD, </w:t>
      </w:r>
      <w:r w:rsidR="00A10CB1">
        <w:t>T</w:t>
      </w:r>
      <w:r w:rsidR="0042398B">
        <w:t xml:space="preserve">ypically </w:t>
      </w:r>
      <w:r w:rsidR="00A10CB1">
        <w:t>D</w:t>
      </w:r>
      <w:r w:rsidR="0042398B">
        <w:t>eveloped</w:t>
      </w:r>
      <w:r>
        <w:t xml:space="preserve"> children</w:t>
      </w:r>
      <w:r w:rsidR="00A10CB1">
        <w:t xml:space="preserve"> (TD)</w:t>
      </w:r>
      <w:r>
        <w:t xml:space="preserve">,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 xml:space="preserve">Table </w:t>
      </w:r>
      <w:r w:rsidR="00A10CB1">
        <w:t>2</w:t>
      </w:r>
      <w:r>
        <w:t>. Since it has been shown that the play complexity and toy engagement of children with ASD in both genders for the car-like toys are almost similar</w:t>
      </w:r>
      <w:r w:rsidR="00A10CB1">
        <w:t xml:space="preserve"> </w:t>
      </w:r>
      <w:r w:rsidR="002D1E32">
        <w:fldChar w:fldCharType="begin"/>
      </w:r>
      <w:r w:rsidR="0033349A">
        <w:instrText xml:space="preserve"> ADDIN EN.CITE &lt;EndNote&gt;&lt;Cite&gt;&lt;Author&gt;Moradi&lt;/Author&gt;&lt;Year&gt;2017&lt;/Year&gt;&lt;RecNum&gt;13&lt;/RecNum&gt;&lt;DisplayText&gt;(13, 30)&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33349A">
        <w:rPr>
          <w:noProof/>
        </w:rPr>
        <w:t>(13, 30)</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consists of </w:t>
      </w:r>
      <w:r w:rsidR="00A10CB1">
        <w:t xml:space="preserve">the play </w:t>
      </w:r>
      <w:r>
        <w:t xml:space="preserve">time, acceleration </w:t>
      </w:r>
      <w:r w:rsidR="00363503">
        <w:t>along x, y, z ax</w:t>
      </w:r>
      <w:r w:rsidR="004F6537">
        <w:t>e</w:t>
      </w:r>
      <w:r w:rsidR="00363503">
        <w:t>s</w:t>
      </w:r>
      <w:r>
        <w:t xml:space="preserve">, </w:t>
      </w:r>
      <w:r w:rsidR="00866252">
        <w:t xml:space="preserve">and </w:t>
      </w:r>
      <w:r>
        <w:t xml:space="preserve">front and </w:t>
      </w:r>
      <w:r w:rsidR="00363503">
        <w:t>rear</w:t>
      </w:r>
      <w:r>
        <w:t xml:space="preserve"> wheel rotation counts</w:t>
      </w:r>
      <w:r w:rsidR="00866252">
        <w:t xml:space="preserve">. These data </w:t>
      </w:r>
      <w:r w:rsidR="00FC62DB">
        <w:t>were</w:t>
      </w:r>
      <w:r>
        <w:t xml:space="preserve"> saved in a database</w:t>
      </w:r>
      <w:r w:rsidR="00363503">
        <w:t xml:space="preserve"> with </w:t>
      </w:r>
      <w:r w:rsidR="00A10CB1">
        <w:t>each participant’s</w:t>
      </w:r>
      <w:r>
        <w:t xml:space="preserve"> unique ID</w:t>
      </w:r>
      <w:r w:rsidR="00866252">
        <w:t xml:space="preserve">, without including name or other personal </w:t>
      </w:r>
      <w:r w:rsidR="00A10CB1">
        <w:t>information</w:t>
      </w:r>
      <w:r w:rsidR="00866252">
        <w:t>,</w:t>
      </w:r>
      <w:r>
        <w:t xml:space="preserve"> to preserve user anonymity and privacy</w:t>
      </w:r>
      <w:r w:rsidR="004F6537">
        <w:t xml:space="preserve">. </w:t>
      </w:r>
    </w:p>
    <w:p w14:paraId="391C7A36" w14:textId="12548BBB"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w:t>
      </w:r>
      <w:r w:rsidR="00866252">
        <w:t xml:space="preserve">. </w:t>
      </w:r>
      <w:r>
        <w:t xml:space="preserve"> </w:t>
      </w:r>
      <w:r w:rsidR="00866252">
        <w:t xml:space="preserve"> F</w:t>
      </w:r>
      <w:r>
        <w:t xml:space="preserve">ive </w:t>
      </w:r>
      <w:r w:rsidR="00866252">
        <w:t xml:space="preserve">ASD children </w:t>
      </w:r>
      <w:r>
        <w:t>did not seem interested in playing with the intelligent toy car and neglected it</w:t>
      </w:r>
      <w:r w:rsidR="00363503">
        <w:t xml:space="preserve"> completely</w:t>
      </w:r>
      <w:r>
        <w:t>. All TD children were very interested in playing with the car</w:t>
      </w:r>
      <w:r w:rsidR="00866252">
        <w:t>.</w:t>
      </w:r>
      <w:r>
        <w:t xml:space="preserve"> </w:t>
      </w:r>
      <w:r w:rsidR="00866252">
        <w:t>C</w:t>
      </w:r>
      <w:r>
        <w:t xml:space="preserve">hildren with fragile X syndrome and CP also played with the car but with less enthusiasm. Generally, the TD children play was more energic and they moved the car in </w:t>
      </w:r>
      <w:r w:rsidR="00A4439E">
        <w:t xml:space="preserve">a </w:t>
      </w:r>
      <w:r>
        <w:t xml:space="preserve">greater area </w:t>
      </w:r>
      <w:r w:rsidR="00C52E98">
        <w:t xml:space="preserve">compared to </w:t>
      </w:r>
      <w:r w:rsidR="008C2CAA">
        <w:t xml:space="preserve">the </w:t>
      </w:r>
      <w:r>
        <w:t xml:space="preserve">other </w:t>
      </w:r>
      <w:r w:rsidR="008C2CAA">
        <w:t xml:space="preserve">two </w:t>
      </w:r>
      <w:r>
        <w:t>groups.</w:t>
      </w:r>
    </w:p>
    <w:p w14:paraId="14892F14" w14:textId="18ACAF09" w:rsidR="009130F8" w:rsidRDefault="003D0726">
      <w:pPr>
        <w:pBdr>
          <w:top w:val="nil"/>
          <w:left w:val="nil"/>
          <w:bottom w:val="nil"/>
          <w:right w:val="nil"/>
          <w:between w:val="nil"/>
        </w:pBdr>
        <w:spacing w:before="240" w:after="120" w:line="228" w:lineRule="auto"/>
        <w:ind w:left="2608"/>
        <w:jc w:val="left"/>
      </w:pPr>
      <w:r>
        <w:rPr>
          <w:sz w:val="18"/>
          <w:szCs w:val="18"/>
        </w:rPr>
        <w:t xml:space="preserve">Table </w:t>
      </w:r>
      <w:r w:rsidR="005F4A18">
        <w:rPr>
          <w:sz w:val="18"/>
          <w:szCs w:val="18"/>
        </w:rPr>
        <w:t>2</w:t>
      </w:r>
      <w:r>
        <w:rPr>
          <w:sz w:val="18"/>
          <w:szCs w:val="18"/>
        </w:rPr>
        <w:t>.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2BFAA9A9" w:rsidR="009130F8" w:rsidRDefault="003D0726">
      <w:pPr>
        <w:pBdr>
          <w:top w:val="nil"/>
          <w:left w:val="nil"/>
          <w:bottom w:val="nil"/>
          <w:right w:val="nil"/>
          <w:between w:val="nil"/>
        </w:pBdr>
        <w:spacing w:before="240" w:after="60" w:line="228" w:lineRule="auto"/>
        <w:ind w:left="2608"/>
      </w:pPr>
      <w:r>
        <w:lastRenderedPageBreak/>
        <w:t xml:space="preserve">As mentioned earlier, the intelligent toy car is designed to capture </w:t>
      </w:r>
      <w:r w:rsidR="008C2CAA">
        <w:t>movement</w:t>
      </w:r>
      <w:r>
        <w:t xml:space="preserve"> behaviors and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C52E98">
        <w:t xml:space="preserve"> </w:t>
      </w:r>
      <w:r w:rsidR="002D1E32">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33349A">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xml:space="preserve">: a) </w:t>
      </w:r>
      <w:r w:rsidR="00A4439E">
        <w:t xml:space="preserve">acceleration feature </w:t>
      </w:r>
      <w:r>
        <w:t>extraction representing the pattern of the car movement</w:t>
      </w:r>
      <w:r w:rsidR="00851913">
        <w:t xml:space="preserve"> which</w:t>
      </w:r>
      <w:r>
        <w:t xml:space="preserve"> is similar to the previous work done in</w:t>
      </w:r>
      <w:r w:rsidR="00C52E98">
        <w:t xml:space="preserve"> </w:t>
      </w:r>
      <w:r w:rsidR="002D1E32">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33349A">
        <w:rPr>
          <w:noProof/>
        </w:rPr>
        <w:t>(13)</w:t>
      </w:r>
      <w:r w:rsidR="002D1E32">
        <w:fldChar w:fldCharType="end"/>
      </w:r>
      <w:r>
        <w:t xml:space="preserve">. b) </w:t>
      </w:r>
      <w:r w:rsidR="00A4439E">
        <w:t xml:space="preserve">wheel rotation </w:t>
      </w:r>
      <w:r>
        <w:t>feature</w:t>
      </w:r>
      <w:r w:rsidR="00A4439E">
        <w:t xml:space="preserve"> extraction </w:t>
      </w:r>
      <w:r>
        <w:t xml:space="preserve">representing </w:t>
      </w:r>
      <w:r w:rsidR="00A4439E">
        <w:t xml:space="preserve">children’s </w:t>
      </w:r>
      <w:r>
        <w:t>interest in</w:t>
      </w:r>
      <w:r w:rsidR="008C2CAA">
        <w:t xml:space="preserve"> the wheels’</w:t>
      </w:r>
      <w:r>
        <w:t xml:space="preserve"> rotation</w:t>
      </w:r>
      <w:r w:rsidR="0004386D">
        <w:t>.</w:t>
      </w:r>
      <w:r>
        <w:t xml:space="preserve"> </w:t>
      </w:r>
      <w:r w:rsidR="00A4439E">
        <w:t>To analyze the rotation of the wheels, two other futures are extracted using Short Term Fourier Transform</w:t>
      </w:r>
      <w:r w:rsidR="00A4439E">
        <w:fldChar w:fldCharType="begin"/>
      </w:r>
      <w:r w:rsidR="0033349A">
        <w:instrText xml:space="preserve"> ADDIN EN.CITE &lt;EndNote&gt;&lt;Cite&gt;&lt;Author&gt;Virtanen&lt;/Author&gt;&lt;Year&gt;2020&lt;/Year&gt;&lt;RecNum&gt;22&lt;/RecNum&gt;&lt;DisplayText&gt;(31)&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A4439E">
        <w:fldChar w:fldCharType="separate"/>
      </w:r>
      <w:r w:rsidR="0033349A">
        <w:rPr>
          <w:noProof/>
        </w:rPr>
        <w:t>(31)</w:t>
      </w:r>
      <w:r w:rsidR="00A4439E">
        <w:fldChar w:fldCharType="end"/>
      </w:r>
      <w:r w:rsidR="00A4439E">
        <w:t xml:space="preserve"> from acceleration data that represent the rolling and pitching of the car while playing with the wheels. </w:t>
      </w:r>
      <w:r>
        <w:t xml:space="preserve"> </w:t>
      </w:r>
    </w:p>
    <w:p w14:paraId="2E50786E" w14:textId="22B69B97" w:rsidR="009130F8" w:rsidRDefault="003D0726">
      <w:pPr>
        <w:pBdr>
          <w:top w:val="nil"/>
          <w:left w:val="nil"/>
          <w:bottom w:val="nil"/>
          <w:right w:val="nil"/>
          <w:between w:val="nil"/>
        </w:pBdr>
        <w:spacing w:before="240" w:after="60" w:line="228" w:lineRule="auto"/>
        <w:ind w:left="2608"/>
      </w:pPr>
      <w:r>
        <w:t xml:space="preserve">It should be noted that the whole children's play with the car can be divided into four states: 1) not playing, 2) playing only with wheels, 3) playing on the </w:t>
      </w:r>
      <w:r w:rsidR="00DA429F">
        <w:t>floor</w:t>
      </w:r>
      <w:r>
        <w:t xml:space="preserve">, and 4) playing in the air. </w:t>
      </w:r>
    </w:p>
    <w:p w14:paraId="6028DE37" w14:textId="7CD06151"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the intelligent toy car is almost stationary and has no movements</w:t>
      </w:r>
      <w:r w:rsidR="009A5C1D">
        <w:t xml:space="preserve">. Thus, </w:t>
      </w:r>
      <w:r>
        <w:t xml:space="preserve">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w:t>
      </w:r>
      <w:r w:rsidR="009A5C1D">
        <w:t>In t</w:t>
      </w:r>
      <w:r>
        <w:t xml:space="preserve">he playing on the </w:t>
      </w:r>
      <w:r w:rsidR="00DA429F">
        <w:t xml:space="preserve">floor </w:t>
      </w:r>
      <w:r w:rsidR="0004386D">
        <w:t>state</w:t>
      </w:r>
      <w:r w:rsidR="00851913">
        <w:t>,</w:t>
      </w:r>
      <w:r w:rsidR="0004386D">
        <w:t xml:space="preserve"> in</w:t>
      </w:r>
      <w:r w:rsidR="00851913">
        <w:t xml:space="preserve"> which movement patterns can be extracted</w:t>
      </w:r>
      <w:r w:rsidR="009A5C1D">
        <w:t>,</w:t>
      </w:r>
      <w:r>
        <w:t xml:space="preserve"> the car is moved</w:t>
      </w:r>
      <w:r w:rsidR="00851913">
        <w:t xml:space="preserve"> </w:t>
      </w:r>
      <w:r w:rsidR="009A5C1D">
        <w:t xml:space="preserve">and </w:t>
      </w:r>
      <w:r>
        <w:t xml:space="preserve">both acceleration and shaft encoder </w:t>
      </w:r>
      <w:r w:rsidR="009A5C1D">
        <w:t xml:space="preserve">values </w:t>
      </w:r>
      <w:r w:rsidR="0004386D">
        <w:t>change</w:t>
      </w:r>
      <w:r>
        <w:t xml:space="preserve">. Finally, the playing in the air </w:t>
      </w:r>
      <w:r w:rsidR="0004386D">
        <w:t>state</w:t>
      </w:r>
      <w:r>
        <w:t xml:space="preserve"> is when the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DA429F">
        <w:t xml:space="preserve"> </w:t>
      </w:r>
      <w:r w:rsidR="002D1E32">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33349A">
        <w:rPr>
          <w:noProof/>
        </w:rPr>
        <w:t>(13)</w:t>
      </w:r>
      <w:r w:rsidR="002D1E32">
        <w:fldChar w:fldCharType="end"/>
      </w:r>
      <w:r>
        <w:t xml:space="preserve">, the following extra features (Table </w:t>
      </w:r>
      <w:r w:rsidR="00DA429F">
        <w:t>3</w:t>
      </w:r>
      <w:r>
        <w:t xml:space="preserve">) were designed and extracted. </w:t>
      </w:r>
      <w:r w:rsidR="00DA429F">
        <w:t>In these features, t</w:t>
      </w:r>
      <w:r>
        <w:t>he interactive playtime means the summation of time spent in states 2 to 4.</w:t>
      </w:r>
    </w:p>
    <w:p w14:paraId="61449292" w14:textId="2C7B814B"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 xml:space="preserve">Table </w:t>
      </w:r>
      <w:r w:rsidR="005F4A18">
        <w:rPr>
          <w:sz w:val="18"/>
          <w:szCs w:val="18"/>
        </w:rPr>
        <w:t>3</w:t>
      </w:r>
      <w:r>
        <w:rPr>
          <w:sz w:val="18"/>
          <w:szCs w:val="18"/>
        </w:rPr>
        <w:t>.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0B0646B7" w:rsidR="009130F8" w:rsidRPr="00750649" w:rsidRDefault="00C859B0">
            <w:pPr>
              <w:pBdr>
                <w:top w:val="nil"/>
                <w:left w:val="nil"/>
                <w:bottom w:val="nil"/>
                <w:right w:val="nil"/>
                <w:between w:val="nil"/>
              </w:pBdr>
              <w:spacing w:line="240" w:lineRule="auto"/>
              <w:rPr>
                <w:b/>
                <w:sz w:val="18"/>
                <w:szCs w:val="18"/>
              </w:rPr>
            </w:pPr>
            <w:r>
              <w:rPr>
                <w:b/>
                <w:sz w:val="18"/>
                <w:szCs w:val="18"/>
              </w:rPr>
              <w:t>#</w:t>
            </w:r>
          </w:p>
        </w:tc>
        <w:tc>
          <w:tcPr>
            <w:tcW w:w="3600" w:type="dxa"/>
          </w:tcPr>
          <w:p w14:paraId="0EDCF150" w14:textId="2ECCD704" w:rsidR="009130F8" w:rsidRPr="007F02D9" w:rsidRDefault="00A2401F">
            <w:pPr>
              <w:pBdr>
                <w:top w:val="nil"/>
                <w:left w:val="nil"/>
                <w:bottom w:val="nil"/>
                <w:right w:val="nil"/>
                <w:between w:val="nil"/>
              </w:pBdr>
              <w:spacing w:line="240" w:lineRule="auto"/>
              <w:rPr>
                <w:b/>
                <w:bCs/>
              </w:rPr>
            </w:pPr>
            <w:r w:rsidRPr="007F02D9">
              <w:rPr>
                <w:b/>
                <w:bCs/>
              </w:rPr>
              <w:t>F</w:t>
            </w:r>
            <w:r w:rsidR="003D0726" w:rsidRPr="007F02D9">
              <w:rPr>
                <w:b/>
                <w:bCs/>
              </w:rPr>
              <w:t>eatures</w:t>
            </w:r>
          </w:p>
        </w:tc>
        <w:tc>
          <w:tcPr>
            <w:tcW w:w="5040" w:type="dxa"/>
          </w:tcPr>
          <w:p w14:paraId="4D224B40" w14:textId="2294780F" w:rsidR="009130F8" w:rsidRPr="007F02D9" w:rsidRDefault="00C859B0">
            <w:pPr>
              <w:pBdr>
                <w:top w:val="nil"/>
                <w:left w:val="nil"/>
                <w:bottom w:val="nil"/>
                <w:right w:val="nil"/>
                <w:between w:val="nil"/>
              </w:pBdr>
              <w:spacing w:line="240" w:lineRule="auto"/>
              <w:rPr>
                <w:b/>
                <w:bCs/>
              </w:rPr>
            </w:pPr>
            <w:r>
              <w:rPr>
                <w:b/>
                <w:bCs/>
              </w:rPr>
              <w:t>D</w:t>
            </w:r>
            <w:r w:rsidR="003D0726" w:rsidRPr="007F02D9">
              <w:rPr>
                <w:b/>
                <w:bCs/>
              </w:rPr>
              <w:t>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22953B18"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not playing to </w:t>
            </w:r>
            <w:r w:rsidR="00DA429F">
              <w:rPr>
                <w:sz w:val="18"/>
                <w:szCs w:val="18"/>
              </w:rPr>
              <w:t xml:space="preserve">the </w:t>
            </w:r>
            <w:r w:rsidRPr="00750649">
              <w:rPr>
                <w:sz w:val="18"/>
                <w:szCs w:val="18"/>
              </w:rPr>
              <w:t>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51E45D4B" w:rsidR="009130F8" w:rsidRPr="00750649" w:rsidRDefault="00DA429F">
            <w:pPr>
              <w:pBdr>
                <w:top w:val="nil"/>
                <w:left w:val="nil"/>
                <w:bottom w:val="nil"/>
                <w:right w:val="nil"/>
                <w:between w:val="nil"/>
              </w:pBdr>
              <w:spacing w:line="240" w:lineRule="auto"/>
              <w:jc w:val="left"/>
              <w:rPr>
                <w:sz w:val="18"/>
                <w:szCs w:val="18"/>
              </w:rPr>
            </w:pPr>
            <w:r w:rsidRPr="00750649">
              <w:rPr>
                <w:sz w:val="18"/>
                <w:szCs w:val="18"/>
              </w:rPr>
              <w:t>T</w:t>
            </w:r>
            <w:r w:rsidR="003D0726" w:rsidRPr="00750649">
              <w:rPr>
                <w:sz w:val="18"/>
                <w:szCs w:val="18"/>
              </w:rPr>
              <w:t xml:space="preserve">he ratio of playing only with wheels to </w:t>
            </w:r>
            <w:r>
              <w:rPr>
                <w:sz w:val="18"/>
                <w:szCs w:val="18"/>
              </w:rPr>
              <w:t xml:space="preserve">the </w:t>
            </w:r>
            <w:r w:rsidR="003D0726" w:rsidRPr="00750649">
              <w:rPr>
                <w:sz w:val="18"/>
                <w:szCs w:val="18"/>
              </w:rPr>
              <w:t>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6601723F"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playing on the ground to </w:t>
            </w:r>
            <w:r w:rsidR="00DA429F">
              <w:rPr>
                <w:sz w:val="18"/>
                <w:szCs w:val="18"/>
              </w:rPr>
              <w:t xml:space="preserve">the </w:t>
            </w:r>
            <w:r w:rsidRPr="00750649">
              <w:rPr>
                <w:sz w:val="18"/>
                <w:szCs w:val="18"/>
              </w:rPr>
              <w:t>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25272440"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playing in the air to </w:t>
            </w:r>
            <w:r w:rsidR="00DA429F">
              <w:rPr>
                <w:sz w:val="18"/>
                <w:szCs w:val="18"/>
              </w:rPr>
              <w:t xml:space="preserve">the </w:t>
            </w:r>
            <w:r w:rsidRPr="00750649">
              <w:rPr>
                <w:sz w:val="18"/>
                <w:szCs w:val="18"/>
              </w:rPr>
              <w:t>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0F4A4AE2"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playing with wheels to </w:t>
            </w:r>
            <w:r w:rsidR="00DA429F">
              <w:rPr>
                <w:sz w:val="18"/>
                <w:szCs w:val="18"/>
              </w:rPr>
              <w:t xml:space="preserve">the </w:t>
            </w:r>
            <w:r w:rsidRPr="00750649">
              <w:rPr>
                <w:sz w:val="18"/>
                <w:szCs w:val="18"/>
              </w:rPr>
              <w:t>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10FCC4FC"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playing on the </w:t>
            </w:r>
            <w:r w:rsidR="00DA429F">
              <w:rPr>
                <w:sz w:val="18"/>
                <w:szCs w:val="18"/>
              </w:rPr>
              <w:t>floor</w:t>
            </w:r>
            <w:r w:rsidR="00DA429F" w:rsidRPr="00750649">
              <w:rPr>
                <w:sz w:val="18"/>
                <w:szCs w:val="18"/>
              </w:rPr>
              <w:t xml:space="preserve"> </w:t>
            </w:r>
            <w:r w:rsidRPr="00750649">
              <w:rPr>
                <w:sz w:val="18"/>
                <w:szCs w:val="18"/>
              </w:rPr>
              <w:t xml:space="preserve">to </w:t>
            </w:r>
            <w:r w:rsidR="00DA429F">
              <w:rPr>
                <w:sz w:val="18"/>
                <w:szCs w:val="18"/>
              </w:rPr>
              <w:t xml:space="preserve">the </w:t>
            </w:r>
            <w:r w:rsidRPr="00750649">
              <w:rPr>
                <w:sz w:val="18"/>
                <w:szCs w:val="18"/>
              </w:rPr>
              <w:t>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6222A188"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 xml:space="preserve">the ratio of playing in the air to </w:t>
            </w:r>
            <w:r w:rsidR="00DA429F">
              <w:rPr>
                <w:sz w:val="18"/>
                <w:szCs w:val="18"/>
              </w:rPr>
              <w:t xml:space="preserve">the </w:t>
            </w:r>
            <w:r w:rsidRPr="00750649">
              <w:rPr>
                <w:sz w:val="18"/>
                <w:szCs w:val="18"/>
              </w:rPr>
              <w:t>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71409CE4"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7F02D9">
        <w:rPr>
          <w:color w:val="auto"/>
        </w:rPr>
        <w:t>46</w:t>
      </w:r>
      <w:r>
        <w:t xml:space="preserve"> subjects' data was divided into two groups: the training set with 80% of samples and the test set with 20% of remaining samples. The K-fold cross-validation method</w:t>
      </w:r>
      <w:r w:rsidR="00DA429F">
        <w:t xml:space="preserve"> </w:t>
      </w:r>
      <w:r w:rsidR="002D1E32">
        <w:fldChar w:fldCharType="begin"/>
      </w:r>
      <w:r w:rsidR="0033349A">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33349A">
        <w:rPr>
          <w:noProof/>
        </w:rPr>
        <w:t>(32)</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w:t>
      </w:r>
      <w:r w:rsidR="00DA429F">
        <w:t xml:space="preserve">the </w:t>
      </w:r>
      <w:r w:rsidR="002726F4">
        <w:t>previous</w:t>
      </w:r>
      <w:r w:rsidR="00DA429F">
        <w:t xml:space="preserve"> </w:t>
      </w:r>
      <w:r w:rsidR="002726F4">
        <w:t xml:space="preserve"> study</w:t>
      </w:r>
      <w:r w:rsidR="00DA429F">
        <w:t xml:space="preserve"> </w:t>
      </w:r>
      <w:r w:rsidR="00DA429F">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DA429F">
        <w:fldChar w:fldCharType="separate"/>
      </w:r>
      <w:r w:rsidR="0033349A">
        <w:rPr>
          <w:noProof/>
        </w:rPr>
        <w:t>(13)</w:t>
      </w:r>
      <w:r w:rsidR="00DA429F">
        <w:fldChar w:fldCharType="end"/>
      </w:r>
      <w:r w:rsidR="002726F4">
        <w:t xml:space="preserve"> the SVM classifier </w:t>
      </w:r>
      <w:r w:rsidR="00DA429F">
        <w:t xml:space="preserve">was selected as the best classifier for this task, </w:t>
      </w:r>
      <w:r w:rsidR="002726F4">
        <w:t xml:space="preserve"> we studied other methods like random forest and MLP with data augmentation strategies too</w:t>
      </w:r>
      <w:r w:rsidR="005C3D69">
        <w:t xml:space="preserve"> (Table </w:t>
      </w:r>
      <w:r w:rsidR="00DA429F">
        <w:t>4</w:t>
      </w:r>
      <w:r w:rsidR="005C3D69">
        <w:t>)</w:t>
      </w:r>
      <w:r w:rsidR="002726F4">
        <w:t xml:space="preserve">. </w:t>
      </w:r>
      <w:r w:rsidR="00B62DD5">
        <w:t>Nonetheless</w:t>
      </w:r>
      <w:r w:rsidR="002726F4">
        <w:t xml:space="preserve">, </w:t>
      </w:r>
      <w:r w:rsidR="00750649">
        <w:t>at</w:t>
      </w:r>
      <w:r w:rsidR="002726F4">
        <w:t xml:space="preserve"> the end, SVM was the most promising classifier for </w:t>
      </w:r>
      <w:r w:rsidR="00DA429F">
        <w:t xml:space="preserve">the </w:t>
      </w:r>
      <w:r w:rsidR="002726F4">
        <w:t>collected data</w:t>
      </w:r>
      <w:r w:rsidR="00B62DD5">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33349A">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33349A">
        <w:rPr>
          <w:noProof/>
        </w:rPr>
        <w:t>(32)</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lastRenderedPageBreak/>
        <w:t>7. Feature Selection</w:t>
      </w:r>
    </w:p>
    <w:p w14:paraId="67925136" w14:textId="4FC1C175"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w:t>
      </w:r>
      <w:r w:rsidR="00DA3132">
        <w:t>s</w:t>
      </w:r>
      <w:r>
        <w:t xml:space="preserve"> w</w:t>
      </w:r>
      <w:r w:rsidR="00DA3132">
        <w:t>ere</w:t>
      </w:r>
      <w:r>
        <w:t xml:space="preserve"> selected from each highly correlated feature set using the backward elimination method</w:t>
      </w:r>
      <w:r w:rsidR="00DA3132">
        <w:t xml:space="preserve"> </w:t>
      </w:r>
      <w:r w:rsidR="002D1E32">
        <w:fldChar w:fldCharType="begin"/>
      </w:r>
      <w:r w:rsidR="0033349A">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33349A">
        <w:rPr>
          <w:noProof/>
        </w:rPr>
        <w:t>(32)</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469190D1"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1DC94BF" w14:textId="01DE922D" w:rsidR="00DA3132" w:rsidRDefault="00DA3132" w:rsidP="005B6C0B">
      <w:pPr>
        <w:pBdr>
          <w:top w:val="nil"/>
          <w:left w:val="nil"/>
          <w:bottom w:val="nil"/>
          <w:right w:val="nil"/>
          <w:between w:val="nil"/>
        </w:pBdr>
        <w:spacing w:before="240" w:after="60" w:line="228" w:lineRule="auto"/>
        <w:ind w:left="2608"/>
      </w:pPr>
      <w:r>
        <w:t>The c</w:t>
      </w:r>
      <w:r w:rsidR="003D0726">
        <w:t xml:space="preserve">lassification result based on previous studies is used as a baseline to examine the performance of adding </w:t>
      </w:r>
      <w:r>
        <w:t xml:space="preserve">shaft </w:t>
      </w:r>
      <w:r w:rsidR="003D0726">
        <w:t>encoder features in the model. The same SVM method</w:t>
      </w:r>
      <w:r>
        <w:t xml:space="preserve">, presented in </w:t>
      </w:r>
      <w:r>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fldChar w:fldCharType="separate"/>
      </w:r>
      <w:r w:rsidR="0033349A">
        <w:rPr>
          <w:noProof/>
        </w:rPr>
        <w:t>(13)</w:t>
      </w:r>
      <w:r>
        <w:fldChar w:fldCharType="end"/>
      </w:r>
      <w:r>
        <w:t>,</w:t>
      </w:r>
      <w:r w:rsidR="003D0726">
        <w:t xml:space="preserve"> is </w:t>
      </w:r>
      <w:r w:rsidR="009E0A19">
        <w:t xml:space="preserve">applied </w:t>
      </w:r>
      <w:r w:rsidR="003D0726">
        <w:t xml:space="preserve"> on the selected acceleration features  to classify the new data. The best accuracy based on </w:t>
      </w:r>
      <w:r w:rsidR="005B6C0B">
        <w:t>the original</w:t>
      </w:r>
      <w:r w:rsidR="003D0726">
        <w:t xml:space="preserve"> acceleration features </w:t>
      </w:r>
      <w:r w:rsidR="005B6C0B">
        <w:t xml:space="preserve">(baseline features) </w:t>
      </w:r>
      <w:r w:rsidR="003D0726">
        <w:t xml:space="preserve">is 71.11%, as shown in Table </w:t>
      </w:r>
      <w:r>
        <w:t>4</w:t>
      </w:r>
      <w:r w:rsidR="003D0726">
        <w:t xml:space="preserve">. </w:t>
      </w:r>
      <w:r>
        <w:t xml:space="preserve">It should be mentioned that this accuracy is lower than what reported in </w:t>
      </w:r>
      <w:r>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fldChar w:fldCharType="separate"/>
      </w:r>
      <w:r w:rsidR="0033349A">
        <w:rPr>
          <w:noProof/>
        </w:rPr>
        <w:t>(13)</w:t>
      </w:r>
      <w:r>
        <w:fldChar w:fldCharType="end"/>
      </w:r>
      <w:r>
        <w:t xml:space="preserve"> since the data is different and the setup collecting data was different too. Furthermore, we implemented the original method in </w:t>
      </w:r>
      <w:r>
        <w:fldChar w:fldCharType="begin"/>
      </w:r>
      <w:r w:rsidR="0033349A">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fldChar w:fldCharType="separate"/>
      </w:r>
      <w:r w:rsidR="0033349A">
        <w:rPr>
          <w:noProof/>
        </w:rPr>
        <w:t>(13)</w:t>
      </w:r>
      <w:r>
        <w:fldChar w:fldCharType="end"/>
      </w:r>
      <w:r>
        <w:t xml:space="preserve"> from scratch which may differ in the way that it was optimized before. </w:t>
      </w:r>
      <w:r w:rsidR="003D0726">
        <w:t xml:space="preserve">Adding </w:t>
      </w:r>
      <w:r w:rsidR="0078004E">
        <w:t xml:space="preserve">shaft </w:t>
      </w:r>
      <w:r w:rsidR="003D0726">
        <w:t>encoder</w:t>
      </w:r>
      <w:r w:rsidR="0078004E">
        <w:t>’s</w:t>
      </w:r>
      <w:r w:rsidR="003D0726">
        <w:t xml:space="preserve"> features </w:t>
      </w:r>
      <w:r w:rsidR="005B6C0B">
        <w:t xml:space="preserve">to the original acceleration features, </w:t>
      </w:r>
      <w:r w:rsidR="003D0726">
        <w:t>increase</w:t>
      </w:r>
      <w:r w:rsidR="0078004E">
        <w:t>d</w:t>
      </w:r>
      <w:r w:rsidR="003D0726">
        <w:t xml:space="preserve"> the accuracy to 78.61%. The accuracy is increased from 71.11% to 75.83% by adding the new acceleration feature</w:t>
      </w:r>
      <w:r w:rsidR="005B6C0B">
        <w:t xml:space="preserve">, </w:t>
      </w:r>
      <w:proofErr w:type="gramStart"/>
      <w:r w:rsidR="005B6C0B">
        <w:t>i.e.</w:t>
      </w:r>
      <w:proofErr w:type="gramEnd"/>
      <w:r w:rsidR="005B6C0B">
        <w:t xml:space="preserve"> </w:t>
      </w:r>
      <w:r>
        <w:t xml:space="preserve">the </w:t>
      </w:r>
      <w:r w:rsidR="005B6C0B">
        <w:t>role and pitch of the car</w:t>
      </w:r>
      <w:r w:rsidR="003D0726">
        <w:t>.</w:t>
      </w:r>
      <w:r w:rsidR="005B6C0B">
        <w:t xml:space="preserve"> Finally</w:t>
      </w:r>
      <w:r w:rsidR="003D0726">
        <w:t xml:space="preserve">, by adding both </w:t>
      </w:r>
      <w:r>
        <w:t xml:space="preserve">shaft </w:t>
      </w:r>
      <w:r w:rsidR="003D0726">
        <w:t>encoders' features and the new acceleration feature, the accuracy reache</w:t>
      </w:r>
      <w:r w:rsidR="005B6C0B">
        <w:t>d</w:t>
      </w:r>
      <w:r w:rsidR="003D0726">
        <w:t xml:space="preserve"> 85.56% (Table </w:t>
      </w:r>
      <w:r>
        <w:t>4</w:t>
      </w:r>
      <w:r w:rsidR="003D0726">
        <w:t xml:space="preserve">). </w:t>
      </w:r>
    </w:p>
    <w:p w14:paraId="661D7C83" w14:textId="33514F10" w:rsidR="009130F8" w:rsidRDefault="00DA3132" w:rsidP="005B6C0B">
      <w:pPr>
        <w:pBdr>
          <w:top w:val="nil"/>
          <w:left w:val="nil"/>
          <w:bottom w:val="nil"/>
          <w:right w:val="nil"/>
          <w:between w:val="nil"/>
        </w:pBdr>
        <w:spacing w:before="240" w:after="60" w:line="228" w:lineRule="auto"/>
        <w:ind w:left="2608"/>
      </w:pPr>
      <w:r>
        <w:t xml:space="preserve">The selected features from </w:t>
      </w:r>
      <w:r w:rsidR="003D0726">
        <w:t xml:space="preserve">the shaft encoders' features are </w:t>
      </w:r>
      <w:r>
        <w:t xml:space="preserve">the </w:t>
      </w:r>
      <w:r w:rsidR="003D0726">
        <w:t xml:space="preserve">playing only with wheels ratio, not playing ratio, and total wheels turn rate. The most effective acceleration features are </w:t>
      </w:r>
      <w:r>
        <w:t xml:space="preserve">the </w:t>
      </w:r>
      <w:r w:rsidR="003D0726">
        <w:t xml:space="preserve">jolt in the Y direction, tilt about Y-axis, the energy of the signal in the X direction, </w:t>
      </w:r>
      <w:r w:rsidR="00307989">
        <w:t>c</w:t>
      </w:r>
      <w:r w:rsidR="003D0726">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0B372086"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 xml:space="preserve">Table </w:t>
      </w:r>
      <w:r w:rsidR="005F4A18">
        <w:rPr>
          <w:rFonts w:ascii="Calibri" w:eastAsia="Calibri" w:hAnsi="Calibri" w:cs="Calibri"/>
          <w:i/>
          <w:color w:val="44546A"/>
          <w:sz w:val="18"/>
          <w:szCs w:val="18"/>
        </w:rPr>
        <w:t>4</w:t>
      </w:r>
      <w:r>
        <w:rPr>
          <w:rFonts w:ascii="Calibri" w:eastAsia="Calibri" w:hAnsi="Calibri" w:cs="Calibri"/>
          <w:i/>
          <w:color w:val="44546A"/>
          <w:sz w:val="18"/>
          <w:szCs w:val="18"/>
        </w:rPr>
        <w:t>.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
      <w:tr w:rsidR="00307989" w14:paraId="40691166" w14:textId="77777777" w:rsidTr="007F02D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7F02D9" w:rsidRDefault="00307989">
            <w:pPr>
              <w:pBdr>
                <w:top w:val="nil"/>
                <w:left w:val="nil"/>
                <w:bottom w:val="nil"/>
                <w:right w:val="nil"/>
                <w:between w:val="nil"/>
              </w:pBdr>
              <w:spacing w:line="240" w:lineRule="auto"/>
              <w:rPr>
                <w:b/>
              </w:rPr>
            </w:pPr>
            <w:r w:rsidRPr="007F02D9">
              <w:rPr>
                <w:b/>
              </w:rPr>
              <w:t>Classifier</w:t>
            </w:r>
          </w:p>
        </w:tc>
        <w:tc>
          <w:tcPr>
            <w:tcW w:w="990" w:type="dxa"/>
            <w:tcBorders>
              <w:bottom w:val="single" w:sz="4" w:space="0" w:color="000000"/>
            </w:tcBorders>
            <w:shd w:val="clear" w:color="auto" w:fill="auto"/>
          </w:tcPr>
          <w:p w14:paraId="4B0E6398" w14:textId="77777777" w:rsidR="00307989" w:rsidRPr="007F02D9" w:rsidRDefault="00307989">
            <w:pPr>
              <w:pBdr>
                <w:top w:val="nil"/>
                <w:left w:val="nil"/>
                <w:bottom w:val="nil"/>
                <w:right w:val="nil"/>
                <w:between w:val="nil"/>
              </w:pBdr>
              <w:spacing w:line="240" w:lineRule="auto"/>
              <w:rPr>
                <w:b/>
              </w:rPr>
            </w:pPr>
            <w:r w:rsidRPr="007F02D9">
              <w:rPr>
                <w:b/>
              </w:rPr>
              <w:t>Accuracy</w:t>
            </w:r>
          </w:p>
        </w:tc>
        <w:tc>
          <w:tcPr>
            <w:tcW w:w="990" w:type="dxa"/>
            <w:tcBorders>
              <w:bottom w:val="single" w:sz="4" w:space="0" w:color="000000"/>
            </w:tcBorders>
          </w:tcPr>
          <w:p w14:paraId="2D547196" w14:textId="0A766625" w:rsidR="00307989" w:rsidRPr="007F02D9" w:rsidRDefault="00307989" w:rsidP="00C859B0">
            <w:pPr>
              <w:pBdr>
                <w:top w:val="nil"/>
                <w:left w:val="nil"/>
                <w:bottom w:val="nil"/>
                <w:right w:val="nil"/>
                <w:between w:val="nil"/>
              </w:pBdr>
              <w:spacing w:line="240" w:lineRule="auto"/>
              <w:rPr>
                <w:b/>
                <w:color w:val="FF0000"/>
              </w:rPr>
            </w:pPr>
            <w:r w:rsidRPr="007F02D9">
              <w:rPr>
                <w:b/>
              </w:rPr>
              <w:t>Sensitivity</w:t>
            </w:r>
          </w:p>
        </w:tc>
        <w:tc>
          <w:tcPr>
            <w:tcW w:w="990" w:type="dxa"/>
            <w:tcBorders>
              <w:bottom w:val="single" w:sz="4" w:space="0" w:color="000000"/>
            </w:tcBorders>
            <w:shd w:val="clear" w:color="auto" w:fill="auto"/>
          </w:tcPr>
          <w:p w14:paraId="1B964BC2" w14:textId="77777777" w:rsidR="00307989" w:rsidRPr="007F02D9" w:rsidRDefault="00307989">
            <w:pPr>
              <w:pBdr>
                <w:top w:val="nil"/>
                <w:left w:val="nil"/>
                <w:bottom w:val="nil"/>
                <w:right w:val="nil"/>
                <w:between w:val="nil"/>
              </w:pBdr>
              <w:spacing w:line="240" w:lineRule="auto"/>
              <w:rPr>
                <w:b/>
              </w:rPr>
            </w:pPr>
            <w:r w:rsidRPr="007F02D9">
              <w:rPr>
                <w:b/>
              </w:rPr>
              <w:t>Specificity</w:t>
            </w:r>
          </w:p>
        </w:tc>
        <w:tc>
          <w:tcPr>
            <w:tcW w:w="810" w:type="dxa"/>
            <w:tcBorders>
              <w:bottom w:val="single" w:sz="4" w:space="0" w:color="000000"/>
            </w:tcBorders>
          </w:tcPr>
          <w:p w14:paraId="6FE507CC" w14:textId="6D13090C" w:rsidR="00307989" w:rsidRPr="007F02D9" w:rsidRDefault="00C859B0">
            <w:pPr>
              <w:pBdr>
                <w:top w:val="nil"/>
                <w:left w:val="nil"/>
                <w:bottom w:val="nil"/>
                <w:right w:val="nil"/>
                <w:between w:val="nil"/>
              </w:pBdr>
              <w:spacing w:line="240" w:lineRule="auto"/>
              <w:rPr>
                <w:b/>
              </w:rPr>
            </w:pPr>
            <w:r>
              <w:rPr>
                <w:b/>
              </w:rPr>
              <w:t>P</w:t>
            </w:r>
            <w:r w:rsidR="00307989" w:rsidRPr="007F02D9">
              <w:rPr>
                <w:b/>
              </w:rPr>
              <w:t>recision</w:t>
            </w:r>
          </w:p>
        </w:tc>
      </w:tr>
      <w:tr w:rsidR="001F1274" w14:paraId="00B8CCEA" w14:textId="77777777" w:rsidTr="007F02D9">
        <w:trPr>
          <w:jc w:val="center"/>
        </w:trPr>
        <w:tc>
          <w:tcPr>
            <w:tcW w:w="265" w:type="dxa"/>
            <w:tcBorders>
              <w:bottom w:val="single" w:sz="4" w:space="0" w:color="000000"/>
            </w:tcBorders>
          </w:tcPr>
          <w:p w14:paraId="6EB9E927" w14:textId="7609AA42" w:rsidR="001F1274" w:rsidRPr="006377D8" w:rsidRDefault="001F1274" w:rsidP="001F1274">
            <w:pPr>
              <w:pBdr>
                <w:top w:val="nil"/>
                <w:left w:val="nil"/>
                <w:bottom w:val="nil"/>
                <w:right w:val="nil"/>
                <w:between w:val="nil"/>
              </w:pBdr>
              <w:spacing w:line="240" w:lineRule="auto"/>
              <w:rPr>
                <w:bCs/>
                <w:sz w:val="18"/>
                <w:szCs w:val="18"/>
              </w:rPr>
            </w:pPr>
            <w:r w:rsidRPr="006377D8">
              <w:rPr>
                <w:bCs/>
                <w:sz w:val="18"/>
                <w:szCs w:val="18"/>
              </w:rPr>
              <w:t>1</w:t>
            </w:r>
          </w:p>
        </w:tc>
        <w:tc>
          <w:tcPr>
            <w:tcW w:w="4050" w:type="dxa"/>
            <w:tcBorders>
              <w:bottom w:val="single" w:sz="4" w:space="0" w:color="000000"/>
            </w:tcBorders>
            <w:shd w:val="clear" w:color="auto" w:fill="auto"/>
          </w:tcPr>
          <w:p w14:paraId="6D325E1F" w14:textId="172B9838" w:rsidR="001F1274" w:rsidRPr="00F00E9B" w:rsidRDefault="001F1274" w:rsidP="006377D8">
            <w:pPr>
              <w:pBdr>
                <w:top w:val="nil"/>
                <w:left w:val="nil"/>
                <w:bottom w:val="nil"/>
                <w:right w:val="nil"/>
                <w:between w:val="nil"/>
              </w:pBdr>
              <w:spacing w:line="240" w:lineRule="auto"/>
              <w:jc w:val="left"/>
              <w:rPr>
                <w:b/>
                <w:sz w:val="18"/>
                <w:szCs w:val="18"/>
              </w:rPr>
            </w:pPr>
            <w:r w:rsidRPr="006377D8">
              <w:rPr>
                <w:bCs/>
                <w:sz w:val="18"/>
                <w:szCs w:val="18"/>
              </w:rPr>
              <w:t>MLP</w:t>
            </w:r>
            <w:r>
              <w:rPr>
                <w:b/>
                <w:sz w:val="18"/>
                <w:szCs w:val="18"/>
              </w:rPr>
              <w:t xml:space="preserve">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4051CD43" w14:textId="10095AE2"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71.11</w:t>
            </w:r>
          </w:p>
        </w:tc>
        <w:tc>
          <w:tcPr>
            <w:tcW w:w="990" w:type="dxa"/>
            <w:tcBorders>
              <w:bottom w:val="single" w:sz="4" w:space="0" w:color="000000"/>
            </w:tcBorders>
            <w:vAlign w:val="bottom"/>
          </w:tcPr>
          <w:p w14:paraId="1D3C62E0" w14:textId="51F04DEB"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78.01</w:t>
            </w:r>
          </w:p>
        </w:tc>
        <w:tc>
          <w:tcPr>
            <w:tcW w:w="990" w:type="dxa"/>
            <w:tcBorders>
              <w:bottom w:val="single" w:sz="4" w:space="0" w:color="000000"/>
            </w:tcBorders>
            <w:shd w:val="clear" w:color="auto" w:fill="auto"/>
            <w:vAlign w:val="bottom"/>
          </w:tcPr>
          <w:p w14:paraId="30A9F58E" w14:textId="0AEA0498"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76.33</w:t>
            </w:r>
          </w:p>
        </w:tc>
        <w:tc>
          <w:tcPr>
            <w:tcW w:w="810" w:type="dxa"/>
            <w:tcBorders>
              <w:bottom w:val="single" w:sz="4" w:space="0" w:color="000000"/>
            </w:tcBorders>
            <w:vAlign w:val="bottom"/>
          </w:tcPr>
          <w:p w14:paraId="033E1BAF" w14:textId="4EBEF4FD"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73.57</w:t>
            </w:r>
          </w:p>
        </w:tc>
      </w:tr>
      <w:tr w:rsidR="001F1274" w14:paraId="34597449" w14:textId="77777777" w:rsidTr="007F02D9">
        <w:trPr>
          <w:jc w:val="center"/>
        </w:trPr>
        <w:tc>
          <w:tcPr>
            <w:tcW w:w="265" w:type="dxa"/>
            <w:tcBorders>
              <w:bottom w:val="single" w:sz="4" w:space="0" w:color="000000"/>
            </w:tcBorders>
          </w:tcPr>
          <w:p w14:paraId="18A6189B" w14:textId="209369AE" w:rsidR="001F1274" w:rsidRPr="006377D8" w:rsidRDefault="001F1274" w:rsidP="001F1274">
            <w:pPr>
              <w:pBdr>
                <w:top w:val="nil"/>
                <w:left w:val="nil"/>
                <w:bottom w:val="nil"/>
                <w:right w:val="nil"/>
                <w:between w:val="nil"/>
              </w:pBdr>
              <w:spacing w:line="240" w:lineRule="auto"/>
              <w:rPr>
                <w:bCs/>
                <w:sz w:val="18"/>
                <w:szCs w:val="18"/>
              </w:rPr>
            </w:pPr>
            <w:r w:rsidRPr="006377D8">
              <w:rPr>
                <w:bCs/>
                <w:sz w:val="18"/>
                <w:szCs w:val="18"/>
              </w:rPr>
              <w:t>2</w:t>
            </w:r>
          </w:p>
        </w:tc>
        <w:tc>
          <w:tcPr>
            <w:tcW w:w="4050" w:type="dxa"/>
            <w:tcBorders>
              <w:bottom w:val="single" w:sz="4" w:space="0" w:color="000000"/>
            </w:tcBorders>
            <w:shd w:val="clear" w:color="auto" w:fill="auto"/>
          </w:tcPr>
          <w:p w14:paraId="370AAD6E" w14:textId="62DBC48B" w:rsidR="001F1274" w:rsidRPr="00F00E9B" w:rsidRDefault="001F1274" w:rsidP="006377D8">
            <w:pPr>
              <w:pBdr>
                <w:top w:val="nil"/>
                <w:left w:val="nil"/>
                <w:bottom w:val="nil"/>
                <w:right w:val="nil"/>
                <w:between w:val="nil"/>
              </w:pBdr>
              <w:spacing w:line="240" w:lineRule="auto"/>
              <w:jc w:val="left"/>
              <w:rPr>
                <w:b/>
                <w:sz w:val="18"/>
                <w:szCs w:val="18"/>
              </w:rPr>
            </w:pPr>
            <w:r w:rsidRPr="006377D8">
              <w:rPr>
                <w:bCs/>
                <w:sz w:val="18"/>
                <w:szCs w:val="18"/>
              </w:rPr>
              <w:t>Radom</w:t>
            </w:r>
            <w:r>
              <w:rPr>
                <w:b/>
                <w:sz w:val="18"/>
                <w:szCs w:val="18"/>
              </w:rPr>
              <w:t xml:space="preserve"> </w:t>
            </w:r>
            <w:r w:rsidRPr="006377D8">
              <w:rPr>
                <w:bCs/>
                <w:sz w:val="18"/>
                <w:szCs w:val="18"/>
              </w:rPr>
              <w:t>Forest</w:t>
            </w:r>
            <w:r>
              <w:rPr>
                <w:b/>
                <w:sz w:val="18"/>
                <w:szCs w:val="18"/>
              </w:rPr>
              <w:t xml:space="preserve">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
          <w:p w14:paraId="2FAC1480" w14:textId="7177BC3C"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80.83</w:t>
            </w:r>
          </w:p>
        </w:tc>
        <w:tc>
          <w:tcPr>
            <w:tcW w:w="990" w:type="dxa"/>
            <w:tcBorders>
              <w:bottom w:val="single" w:sz="4" w:space="0" w:color="000000"/>
            </w:tcBorders>
            <w:vAlign w:val="bottom"/>
          </w:tcPr>
          <w:p w14:paraId="779B4D89" w14:textId="197D3060"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85.48</w:t>
            </w:r>
          </w:p>
        </w:tc>
        <w:tc>
          <w:tcPr>
            <w:tcW w:w="990" w:type="dxa"/>
            <w:tcBorders>
              <w:bottom w:val="single" w:sz="4" w:space="0" w:color="000000"/>
            </w:tcBorders>
            <w:shd w:val="clear" w:color="auto" w:fill="auto"/>
            <w:vAlign w:val="bottom"/>
          </w:tcPr>
          <w:p w14:paraId="1BFA7536" w14:textId="72B59FF9"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83.67</w:t>
            </w:r>
          </w:p>
        </w:tc>
        <w:tc>
          <w:tcPr>
            <w:tcW w:w="810" w:type="dxa"/>
            <w:tcBorders>
              <w:bottom w:val="single" w:sz="4" w:space="0" w:color="000000"/>
            </w:tcBorders>
            <w:vAlign w:val="bottom"/>
          </w:tcPr>
          <w:p w14:paraId="726F5695" w14:textId="3CC71023" w:rsidR="001F1274" w:rsidRPr="006377D8" w:rsidRDefault="001F1274" w:rsidP="001F1274">
            <w:pPr>
              <w:pBdr>
                <w:top w:val="nil"/>
                <w:left w:val="nil"/>
                <w:bottom w:val="nil"/>
                <w:right w:val="nil"/>
                <w:between w:val="nil"/>
              </w:pBdr>
              <w:spacing w:line="240" w:lineRule="auto"/>
              <w:rPr>
                <w:sz w:val="18"/>
                <w:szCs w:val="18"/>
              </w:rPr>
            </w:pPr>
            <w:r w:rsidRPr="006377D8">
              <w:rPr>
                <w:sz w:val="18"/>
                <w:szCs w:val="18"/>
              </w:rPr>
              <w:t>78</w:t>
            </w:r>
          </w:p>
        </w:tc>
      </w:tr>
      <w:tr w:rsidR="00307989" w14:paraId="54DAF664" w14:textId="77777777" w:rsidTr="007F02D9">
        <w:trPr>
          <w:jc w:val="center"/>
        </w:trPr>
        <w:tc>
          <w:tcPr>
            <w:tcW w:w="265" w:type="dxa"/>
          </w:tcPr>
          <w:p w14:paraId="3785806D" w14:textId="240FEF13" w:rsidR="00307989" w:rsidRPr="00F00E9B" w:rsidRDefault="001F1274"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
          <w:p w14:paraId="19CD4C4D" w14:textId="4D51845E"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7F02D9">
        <w:trPr>
          <w:jc w:val="center"/>
        </w:trPr>
        <w:tc>
          <w:tcPr>
            <w:tcW w:w="265" w:type="dxa"/>
          </w:tcPr>
          <w:p w14:paraId="700078FF" w14:textId="125378EF" w:rsidR="00307989" w:rsidRPr="00F00E9B" w:rsidRDefault="001F1274"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
          <w:p w14:paraId="6F2B2E78" w14:textId="275311D0"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7F02D9">
        <w:trPr>
          <w:jc w:val="center"/>
        </w:trPr>
        <w:tc>
          <w:tcPr>
            <w:tcW w:w="265" w:type="dxa"/>
          </w:tcPr>
          <w:p w14:paraId="65C7F69D" w14:textId="38DF19C0" w:rsidR="00307989" w:rsidRPr="00F00E9B" w:rsidRDefault="001F1274" w:rsidP="00307989">
            <w:pPr>
              <w:pBdr>
                <w:top w:val="nil"/>
                <w:left w:val="nil"/>
                <w:bottom w:val="nil"/>
                <w:right w:val="nil"/>
                <w:between w:val="nil"/>
              </w:pBdr>
              <w:spacing w:line="240" w:lineRule="auto"/>
              <w:rPr>
                <w:sz w:val="18"/>
                <w:szCs w:val="18"/>
              </w:rPr>
            </w:pPr>
            <w:r>
              <w:rPr>
                <w:sz w:val="18"/>
                <w:szCs w:val="18"/>
              </w:rPr>
              <w:t>5</w:t>
            </w:r>
          </w:p>
        </w:tc>
        <w:tc>
          <w:tcPr>
            <w:tcW w:w="4050" w:type="dxa"/>
            <w:shd w:val="clear" w:color="auto" w:fill="auto"/>
          </w:tcPr>
          <w:p w14:paraId="02DDB373" w14:textId="5152F619"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Pr>
                <w:sz w:val="18"/>
                <w:szCs w:val="18"/>
              </w:rPr>
              <w:t>and</w:t>
            </w:r>
            <w:r w:rsidR="00307989" w:rsidRPr="00F00E9B">
              <w:rPr>
                <w:sz w:val="18"/>
                <w:szCs w:val="18"/>
              </w:rPr>
              <w:t xml:space="preserve"> new acceleration feature</w:t>
            </w:r>
            <w:r w:rsidR="00F92444">
              <w:rPr>
                <w:sz w:val="18"/>
                <w:szCs w:val="18"/>
              </w:rPr>
              <w:t>s</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7F02D9">
        <w:trPr>
          <w:jc w:val="center"/>
        </w:trPr>
        <w:tc>
          <w:tcPr>
            <w:tcW w:w="265" w:type="dxa"/>
          </w:tcPr>
          <w:p w14:paraId="72B38400" w14:textId="2AA414B8" w:rsidR="00307989" w:rsidRPr="00F00E9B" w:rsidRDefault="001F1274" w:rsidP="00307989">
            <w:pPr>
              <w:pBdr>
                <w:top w:val="nil"/>
                <w:left w:val="nil"/>
                <w:bottom w:val="nil"/>
                <w:right w:val="nil"/>
                <w:between w:val="nil"/>
              </w:pBdr>
              <w:spacing w:line="240" w:lineRule="auto"/>
              <w:rPr>
                <w:sz w:val="18"/>
                <w:szCs w:val="18"/>
              </w:rPr>
            </w:pPr>
            <w:r>
              <w:rPr>
                <w:sz w:val="18"/>
                <w:szCs w:val="18"/>
              </w:rPr>
              <w:t>6</w:t>
            </w:r>
          </w:p>
        </w:tc>
        <w:tc>
          <w:tcPr>
            <w:tcW w:w="4050" w:type="dxa"/>
            <w:shd w:val="clear" w:color="auto" w:fill="auto"/>
          </w:tcPr>
          <w:p w14:paraId="6C75D104" w14:textId="25B9DA44"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F92444">
              <w:rPr>
                <w:sz w:val="18"/>
                <w:szCs w:val="18"/>
              </w:rPr>
              <w:t xml:space="preserve">shaft </w:t>
            </w:r>
            <w:r w:rsidR="00307989" w:rsidRPr="00F00E9B">
              <w:rPr>
                <w:sz w:val="18"/>
                <w:szCs w:val="18"/>
              </w:rPr>
              <w:t>encoder</w:t>
            </w:r>
            <w:r w:rsidR="00F92444">
              <w:rPr>
                <w:sz w:val="18"/>
                <w:szCs w:val="18"/>
              </w:rPr>
              <w:t>,</w:t>
            </w:r>
            <w:r w:rsidR="00307989" w:rsidRPr="00F00E9B">
              <w:rPr>
                <w:sz w:val="18"/>
                <w:szCs w:val="18"/>
              </w:rPr>
              <w:t xml:space="preserve">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4BDF1153" w:rsidR="009130F8" w:rsidRDefault="00C44428" w:rsidP="00F00E9B">
      <w:pPr>
        <w:spacing w:before="120" w:after="240" w:line="228" w:lineRule="auto"/>
        <w:ind w:firstLine="990"/>
        <w:jc w:val="center"/>
        <w:rPr>
          <w:sz w:val="18"/>
          <w:szCs w:val="18"/>
        </w:rPr>
      </w:pPr>
      <w:r w:rsidRPr="00C44428">
        <w:rPr>
          <w:sz w:val="18"/>
          <w:szCs w:val="18"/>
        </w:rPr>
        <w:lastRenderedPageBreak/>
        <w:drawing>
          <wp:inline distT="0" distB="0" distL="0" distR="0" wp14:anchorId="47A873EC" wp14:editId="14C66872">
            <wp:extent cx="3060589" cy="2137968"/>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96967" cy="2163380"/>
                    </a:xfrm>
                    <a:prstGeom prst="rect">
                      <a:avLst/>
                    </a:prstGeom>
                  </pic:spPr>
                </pic:pic>
              </a:graphicData>
            </a:graphic>
          </wp:inline>
        </w:drawing>
      </w:r>
    </w:p>
    <w:p w14:paraId="51492C8A" w14:textId="65F72CE1"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 xml:space="preserve">from table </w:t>
      </w:r>
      <w:r w:rsidR="00F92444">
        <w:rPr>
          <w:color w:val="auto"/>
          <w:sz w:val="18"/>
          <w:szCs w:val="18"/>
        </w:rPr>
        <w:t>4</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07A8E6D9" w:rsidR="009130F8" w:rsidRPr="005A0EC1" w:rsidRDefault="003D0726" w:rsidP="005D4960">
      <w:pPr>
        <w:pBdr>
          <w:top w:val="nil"/>
          <w:left w:val="nil"/>
          <w:bottom w:val="nil"/>
          <w:right w:val="nil"/>
          <w:between w:val="nil"/>
        </w:pBdr>
        <w:spacing w:line="228" w:lineRule="auto"/>
        <w:ind w:left="2608" w:firstLine="425"/>
        <w:rPr>
          <w:rFonts w:cstheme="minorBidi"/>
          <w:color w:val="auto"/>
          <w:lang w:bidi="fa-IR"/>
        </w:rPr>
      </w:pPr>
      <w:r>
        <w:t xml:space="preserve">As shown in Table </w:t>
      </w:r>
      <w:r w:rsidR="00F92444">
        <w:rPr>
          <w:color w:val="auto"/>
        </w:rPr>
        <w:t>4</w:t>
      </w:r>
      <w:r w:rsidRPr="005B6C0B">
        <w:rPr>
          <w:color w:val="auto"/>
        </w:rPr>
        <w:t xml:space="preserve">, the performance of the new proposed multi-modal approach is better than the previously suggested single modal approach. </w:t>
      </w:r>
      <w:r w:rsidR="00307989" w:rsidRPr="005B6C0B">
        <w:rPr>
          <w:color w:val="auto"/>
        </w:rPr>
        <w:t>The a</w:t>
      </w:r>
      <w:r w:rsidRPr="005B6C0B">
        <w:rPr>
          <w:color w:val="auto"/>
        </w:rPr>
        <w:t xml:space="preserve">dded </w:t>
      </w:r>
      <w:r w:rsidR="00F92444">
        <w:rPr>
          <w:color w:val="auto"/>
        </w:rPr>
        <w:t xml:space="preserve">shaft </w:t>
      </w:r>
      <w:r w:rsidRPr="005B6C0B">
        <w:rPr>
          <w:color w:val="auto"/>
        </w:rPr>
        <w:t xml:space="preserve">encoder features and </w:t>
      </w:r>
      <w:r w:rsidR="00F92444">
        <w:rPr>
          <w:color w:val="auto"/>
        </w:rPr>
        <w:t xml:space="preserve">the </w:t>
      </w:r>
      <w:r w:rsidRPr="005B6C0B">
        <w:rPr>
          <w:color w:val="auto"/>
        </w:rPr>
        <w:t xml:space="preserve">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 xml:space="preserve">reliable in both situations whether predicting normal or </w:t>
      </w:r>
      <w:r w:rsidR="00F92444">
        <w:rPr>
          <w:color w:val="auto"/>
        </w:rPr>
        <w:t>ASD</w:t>
      </w:r>
      <w:r w:rsidR="00F92444" w:rsidRPr="005B6C0B">
        <w:rPr>
          <w:color w:val="auto"/>
        </w:rPr>
        <w:t xml:space="preserve"> </w:t>
      </w:r>
      <w:r w:rsidR="00F92444">
        <w:rPr>
          <w:color w:val="auto"/>
        </w:rPr>
        <w:t>subjects</w:t>
      </w:r>
      <w:r w:rsidRPr="005B6C0B">
        <w:rPr>
          <w:color w:val="auto"/>
        </w:rPr>
        <w:t>.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00F92444">
        <w:rPr>
          <w:color w:val="auto"/>
        </w:rPr>
        <w:t>SD</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r w:rsidR="004679F0">
        <w:rPr>
          <w:color w:val="auto"/>
        </w:rPr>
        <w:t xml:space="preserve">It should be noted that the sensitivity and specificity of random forest method is better than SVM despite its lower overall accuracy. </w:t>
      </w:r>
    </w:p>
    <w:p w14:paraId="462B284D" w14:textId="0593121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result</w:t>
      </w:r>
      <w:r w:rsidR="00F92444">
        <w:t>s</w:t>
      </w:r>
      <w:r>
        <w:t xml:space="preserve"> in the examination of ASD through a wider variety of symptoms. </w:t>
      </w:r>
      <w:r w:rsidR="00F92444">
        <w:t>To</w:t>
      </w:r>
      <w:r>
        <w:t xml:space="preserve"> reach this purpose, </w:t>
      </w:r>
      <w:r w:rsidR="00944F90">
        <w:t xml:space="preserve">shaft </w:t>
      </w:r>
      <w:r>
        <w:t xml:space="preserve">encoders </w:t>
      </w:r>
      <w:r w:rsidR="00F92444">
        <w:t xml:space="preserve">were </w:t>
      </w:r>
      <w:r>
        <w:t xml:space="preserve">added to the system, </w:t>
      </w:r>
      <w:r w:rsidR="00944F90">
        <w:t>that</w:t>
      </w:r>
      <w:r>
        <w:t xml:space="preserve"> increases the number of features. </w:t>
      </w:r>
      <w:r w:rsidR="00F92444">
        <w:t xml:space="preserve">This is an important factor in screening ASD since ASD subjects may be in different parts of ASD spectrum and evaluating them based on different modalities is very important. </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4F479765" w14:textId="6B028040" w:rsidR="008667C8" w:rsidRDefault="003D0726" w:rsidP="008667C8">
      <w:pPr>
        <w:pBdr>
          <w:top w:val="nil"/>
          <w:left w:val="nil"/>
          <w:bottom w:val="nil"/>
          <w:right w:val="nil"/>
          <w:between w:val="nil"/>
        </w:pBdr>
        <w:spacing w:line="228" w:lineRule="auto"/>
        <w:ind w:left="2608" w:firstLine="425"/>
      </w:pPr>
      <w:r>
        <w:t xml:space="preserve">In this paper, we introduced the intelligent toy car 2.0 </w:t>
      </w:r>
      <w:r w:rsidR="00F92444">
        <w:t xml:space="preserve">in </w:t>
      </w:r>
      <w:r>
        <w:t xml:space="preserve">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r w:rsidR="00C71F5D">
        <w:t xml:space="preserve">Furthermore, it can be part of a multi-modal system to evaluate children with ASD from </w:t>
      </w:r>
      <w:r w:rsidR="00F92444">
        <w:t xml:space="preserve">different </w:t>
      </w:r>
      <w:r w:rsidR="00C71F5D">
        <w:t>aspect</w:t>
      </w:r>
      <w:r w:rsidR="00F92444">
        <w:t>s</w:t>
      </w:r>
      <w:r w:rsidR="008667C8">
        <w:t xml:space="preserve"> to increase the overall accuracy and other measure of the system</w:t>
      </w:r>
      <w:r w:rsidR="00C71F5D">
        <w:t>.</w:t>
      </w:r>
      <w:r w:rsidR="008667C8">
        <w:t xml:space="preserve"> We expect that having more modalities observed can help for better screening.</w:t>
      </w:r>
    </w:p>
    <w:p w14:paraId="02752BE2" w14:textId="46E2C95E"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further evaluation through experts. </w:t>
      </w:r>
      <w:bookmarkStart w:id="2" w:name="_Hlk125883748"/>
      <w:r w:rsidR="004B323A">
        <w:t>Furthermore, we have to investigate the effects of size, shape, and color of the car on the results and the usage of ASD children.</w:t>
      </w:r>
      <w:bookmarkEnd w:id="2"/>
      <w:r w:rsidR="004B323A">
        <w:t xml:space="preserve">  </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bookmarkStart w:id="3" w:name="_Hlk127595360"/>
    <w:p w14:paraId="75C57086" w14:textId="77777777" w:rsidR="0033349A" w:rsidRPr="0033349A" w:rsidRDefault="006B2CCE" w:rsidP="0033349A">
      <w:pPr>
        <w:pStyle w:val="EndNoteBibliography"/>
        <w:rPr>
          <w:noProof/>
        </w:rPr>
      </w:pPr>
      <w:r>
        <w:fldChar w:fldCharType="begin"/>
      </w:r>
      <w:r>
        <w:instrText xml:space="preserve"> ADDIN EN.REFLIST </w:instrText>
      </w:r>
      <w:r>
        <w:fldChar w:fldCharType="separate"/>
      </w:r>
      <w:r w:rsidR="0033349A" w:rsidRPr="0033349A">
        <w:rPr>
          <w:noProof/>
        </w:rPr>
        <w:t>1.</w:t>
      </w:r>
      <w:r w:rsidR="0033349A" w:rsidRPr="0033349A">
        <w:rPr>
          <w:noProof/>
        </w:rPr>
        <w:tab/>
        <w:t>Edition F. Diagnostic and statistical manual of mental disorders. Am Psychiatric Assoc. 2013;21(21):591-643.</w:t>
      </w:r>
    </w:p>
    <w:p w14:paraId="10499B1E" w14:textId="77777777" w:rsidR="0033349A" w:rsidRPr="0033349A" w:rsidRDefault="0033349A" w:rsidP="0033349A">
      <w:pPr>
        <w:pStyle w:val="EndNoteBibliography"/>
        <w:rPr>
          <w:noProof/>
        </w:rPr>
      </w:pPr>
      <w:r w:rsidRPr="0033349A">
        <w:rPr>
          <w:noProof/>
        </w:rPr>
        <w:t>2.</w:t>
      </w:r>
      <w:r w:rsidRPr="0033349A">
        <w:rPr>
          <w:noProof/>
        </w:rPr>
        <w:tab/>
        <w:t>Investigators AaDDMNSYP. Prevalence of autism spectrum disorder among children aged 8 years—autism and developmental disabilities monitoring network, 11 sites, United States, 2010. Morbidity and Mortality Weekly Report: Surveillance Summaries. 2014;63(2):1-21.</w:t>
      </w:r>
    </w:p>
    <w:p w14:paraId="4DA1FEE8" w14:textId="77777777" w:rsidR="0033349A" w:rsidRPr="0033349A" w:rsidRDefault="0033349A" w:rsidP="0033349A">
      <w:pPr>
        <w:pStyle w:val="EndNoteBibliography"/>
        <w:rPr>
          <w:noProof/>
        </w:rPr>
      </w:pPr>
      <w:r w:rsidRPr="0033349A">
        <w:rPr>
          <w:noProof/>
        </w:rPr>
        <w:t>3.</w:t>
      </w:r>
      <w:r w:rsidRPr="0033349A">
        <w:rPr>
          <w:noProof/>
        </w:rPr>
        <w:tab/>
        <w:t>Thabtah F, Peebles D. Early autism screening: a comprehensive review. International journal of environmental research and public health. 2019;16(18):3502.</w:t>
      </w:r>
    </w:p>
    <w:p w14:paraId="1D0C597A" w14:textId="77777777" w:rsidR="0033349A" w:rsidRPr="0033349A" w:rsidRDefault="0033349A" w:rsidP="0033349A">
      <w:pPr>
        <w:pStyle w:val="EndNoteBibliography"/>
        <w:rPr>
          <w:noProof/>
        </w:rPr>
      </w:pPr>
      <w:r w:rsidRPr="0033349A">
        <w:rPr>
          <w:noProof/>
        </w:rPr>
        <w:t>4.</w:t>
      </w:r>
      <w:r w:rsidRPr="0033349A">
        <w:rPr>
          <w:noProof/>
        </w:rPr>
        <w:tab/>
        <w:t>Brooks BA, Haynes K, Smith J, McFadden T, Robins DL. Implementation of web-based autism screening in an urban clinic. Clinical pediatrics. 2016;55(10):927-34.</w:t>
      </w:r>
    </w:p>
    <w:p w14:paraId="2E8497E6" w14:textId="77777777" w:rsidR="0033349A" w:rsidRPr="0033349A" w:rsidRDefault="0033349A" w:rsidP="0033349A">
      <w:pPr>
        <w:pStyle w:val="EndNoteBibliography"/>
        <w:rPr>
          <w:noProof/>
        </w:rPr>
      </w:pPr>
      <w:r w:rsidRPr="0033349A">
        <w:rPr>
          <w:noProof/>
        </w:rPr>
        <w:t>5.</w:t>
      </w:r>
      <w:r w:rsidRPr="0033349A">
        <w:rPr>
          <w:noProof/>
        </w:rPr>
        <w:tab/>
        <w:t>Shokoohi-Yekta M, Mahmoudi M, Bonab BG, Bagherzadeh AA, Moradi H, Pouretemad HR, et al. Developing Autism Screening Expert System (ASES). Global Journal on Technology. 2013;4(2).</w:t>
      </w:r>
    </w:p>
    <w:p w14:paraId="34E4F5C6" w14:textId="77777777" w:rsidR="0033349A" w:rsidRPr="0033349A" w:rsidRDefault="0033349A" w:rsidP="0033349A">
      <w:pPr>
        <w:pStyle w:val="EndNoteBibliography"/>
        <w:rPr>
          <w:noProof/>
        </w:rPr>
      </w:pPr>
      <w:r w:rsidRPr="0033349A">
        <w:rPr>
          <w:noProof/>
        </w:rPr>
        <w:t>6.</w:t>
      </w:r>
      <w:r w:rsidRPr="0033349A">
        <w:rPr>
          <w:noProof/>
        </w:rPr>
        <w:tab/>
        <w:t>Crane L, Chester JW, Goddard L, Henry LA, Hill E. Experiences of autism diagnosis: A survey of over 1000 parents in the United Kingdom. Autism. 2016;20(2):153-62.</w:t>
      </w:r>
    </w:p>
    <w:p w14:paraId="20B036E7" w14:textId="77777777" w:rsidR="0033349A" w:rsidRPr="0033349A" w:rsidRDefault="0033349A" w:rsidP="0033349A">
      <w:pPr>
        <w:pStyle w:val="EndNoteBibliography"/>
        <w:rPr>
          <w:noProof/>
        </w:rPr>
      </w:pPr>
      <w:r w:rsidRPr="0033349A">
        <w:rPr>
          <w:noProof/>
        </w:rPr>
        <w:t>7.</w:t>
      </w:r>
      <w:r w:rsidRPr="0033349A">
        <w:rPr>
          <w:noProof/>
        </w:rPr>
        <w:tab/>
        <w:t>Hewitson L. Scientific challenges in developing biological markers for autism.</w:t>
      </w:r>
    </w:p>
    <w:p w14:paraId="2D9D8AD6" w14:textId="77777777" w:rsidR="0033349A" w:rsidRPr="0033349A" w:rsidRDefault="0033349A" w:rsidP="0033349A">
      <w:pPr>
        <w:pStyle w:val="EndNoteBibliography"/>
        <w:rPr>
          <w:noProof/>
        </w:rPr>
      </w:pPr>
      <w:r w:rsidRPr="0033349A">
        <w:rPr>
          <w:noProof/>
        </w:rPr>
        <w:t>8.</w:t>
      </w:r>
      <w:r w:rsidRPr="0033349A">
        <w:rPr>
          <w:noProof/>
        </w:rPr>
        <w:tab/>
        <w:t>Eslami T, Saeed F, editors. Auto-ASD-network: a technique based on deep learning and support vector machines for diagnosing autism spectrum disorder using fMRI data2019 2019.</w:t>
      </w:r>
    </w:p>
    <w:p w14:paraId="3A46062C" w14:textId="77777777" w:rsidR="0033349A" w:rsidRPr="0033349A" w:rsidRDefault="0033349A" w:rsidP="0033349A">
      <w:pPr>
        <w:pStyle w:val="EndNoteBibliography"/>
        <w:rPr>
          <w:noProof/>
        </w:rPr>
      </w:pPr>
      <w:r w:rsidRPr="0033349A">
        <w:rPr>
          <w:noProof/>
        </w:rPr>
        <w:t>9.</w:t>
      </w:r>
      <w:r w:rsidRPr="0033349A">
        <w:rPr>
          <w:noProof/>
        </w:rPr>
        <w:tab/>
        <w:t>Bosl WJ, Tager-Flusberg H, Nelson CA. EEG analytics for early detection of autism spectrum disorder: a data-driven approach. Scientific reports. 2018;8(1):1-20.</w:t>
      </w:r>
    </w:p>
    <w:p w14:paraId="564A644F" w14:textId="77777777" w:rsidR="0033349A" w:rsidRPr="0033349A" w:rsidRDefault="0033349A" w:rsidP="0033349A">
      <w:pPr>
        <w:pStyle w:val="EndNoteBibliography"/>
        <w:rPr>
          <w:noProof/>
        </w:rPr>
      </w:pPr>
      <w:r w:rsidRPr="0033349A">
        <w:rPr>
          <w:noProof/>
        </w:rPr>
        <w:t>10.</w:t>
      </w:r>
      <w:r w:rsidRPr="0033349A">
        <w:rPr>
          <w:noProof/>
        </w:rPr>
        <w:tab/>
        <w:t>Rad NM, Kia SM, Zarbo C, van Laarhoven T, Jurman G, Venuti P, et al. Deep learning for automatic stereotypical motor movement detection using wearable sensors in autism spectrum disorders. Signal Processing. 2018;144:180-91.</w:t>
      </w:r>
    </w:p>
    <w:p w14:paraId="78D8C502" w14:textId="77777777" w:rsidR="0033349A" w:rsidRPr="0033349A" w:rsidRDefault="0033349A" w:rsidP="0033349A">
      <w:pPr>
        <w:pStyle w:val="EndNoteBibliography"/>
        <w:rPr>
          <w:noProof/>
        </w:rPr>
      </w:pPr>
      <w:r w:rsidRPr="0033349A">
        <w:rPr>
          <w:noProof/>
        </w:rPr>
        <w:t>11.</w:t>
      </w:r>
      <w:r w:rsidRPr="0033349A">
        <w:rPr>
          <w:noProof/>
        </w:rPr>
        <w:tab/>
        <w:t>Nag A, Haber N, Voss C, Tamura S, Daniels J, Ma J, et al. Toward continuous social phenotyping: analyzing gaze patterns in an emotion recognition task for children with autism through wearable smart glasses. Journal of medical Internet research. 2020;22(4):e13810.</w:t>
      </w:r>
    </w:p>
    <w:p w14:paraId="33203A58" w14:textId="05E30274" w:rsidR="0033349A" w:rsidRPr="0033349A" w:rsidRDefault="0033349A" w:rsidP="0033349A">
      <w:pPr>
        <w:pStyle w:val="EndNoteBibliography"/>
        <w:rPr>
          <w:noProof/>
        </w:rPr>
      </w:pPr>
      <w:r w:rsidRPr="0033349A">
        <w:rPr>
          <w:noProof/>
        </w:rPr>
        <w:t>12.</w:t>
      </w:r>
      <w:r w:rsidRPr="0033349A">
        <w:rPr>
          <w:noProof/>
        </w:rPr>
        <w:tab/>
        <w:t>Moghadas M, Moradi H, editors. Analyzing human-robot interaction using machine vision for autism screening</w:t>
      </w:r>
      <w:r w:rsidR="00D35893">
        <w:rPr>
          <w:noProof/>
        </w:rPr>
        <w:t xml:space="preserve"> ICRoM</w:t>
      </w:r>
      <w:r w:rsidRPr="0033349A">
        <w:rPr>
          <w:noProof/>
        </w:rPr>
        <w:t xml:space="preserve"> 2018: IEEE.</w:t>
      </w:r>
    </w:p>
    <w:p w14:paraId="02289324" w14:textId="24BF247A" w:rsidR="0033349A" w:rsidRPr="0033349A" w:rsidRDefault="0033349A" w:rsidP="0033349A">
      <w:pPr>
        <w:pStyle w:val="EndNoteBibliography"/>
        <w:rPr>
          <w:noProof/>
        </w:rPr>
      </w:pPr>
      <w:r w:rsidRPr="0033349A">
        <w:rPr>
          <w:noProof/>
        </w:rPr>
        <w:t>13.</w:t>
      </w:r>
      <w:r w:rsidRPr="0033349A">
        <w:rPr>
          <w:noProof/>
        </w:rPr>
        <w:tab/>
        <w:t>Moradi H, Amiri SE, Ghanavi R, Aarabi BN, Pouretemad H-R, editors. Autism screening using an intelligent toy car</w:t>
      </w:r>
      <w:r w:rsidR="00D35893">
        <w:rPr>
          <w:noProof/>
        </w:rPr>
        <w:t xml:space="preserve">, UCAmI </w:t>
      </w:r>
      <w:r w:rsidRPr="0033349A">
        <w:rPr>
          <w:noProof/>
        </w:rPr>
        <w:t>2017: Springer.</w:t>
      </w:r>
    </w:p>
    <w:p w14:paraId="1F6FEF8D" w14:textId="77777777" w:rsidR="0033349A" w:rsidRPr="0033349A" w:rsidRDefault="0033349A" w:rsidP="0033349A">
      <w:pPr>
        <w:pStyle w:val="EndNoteBibliography"/>
        <w:rPr>
          <w:noProof/>
        </w:rPr>
      </w:pPr>
      <w:r w:rsidRPr="0033349A">
        <w:rPr>
          <w:noProof/>
        </w:rPr>
        <w:t>14.</w:t>
      </w:r>
      <w:r w:rsidRPr="0033349A">
        <w:rPr>
          <w:noProof/>
        </w:rPr>
        <w:tab/>
        <w:t>Hyman SL, Levy SE, Myers SM, Kuo DZ, Apkon S, Davidson LF, et al. Identification, evaluation, and management of children with autism spectrum disorder. Pediatrics. 2020;145(1).</w:t>
      </w:r>
    </w:p>
    <w:p w14:paraId="01E4198E" w14:textId="77777777" w:rsidR="0033349A" w:rsidRPr="0033349A" w:rsidRDefault="0033349A" w:rsidP="0033349A">
      <w:pPr>
        <w:pStyle w:val="EndNoteBibliography"/>
        <w:rPr>
          <w:noProof/>
        </w:rPr>
      </w:pPr>
      <w:r w:rsidRPr="0033349A">
        <w:rPr>
          <w:noProof/>
        </w:rPr>
        <w:t>15.</w:t>
      </w:r>
      <w:r w:rsidRPr="0033349A">
        <w:rPr>
          <w:noProof/>
        </w:rPr>
        <w:tab/>
        <w:t>Thabtah F, Kamalov F, Rajab K. A new computational intelligence approach to detect autistic features for autism screening. International journal of medical informatics. 2018;117:112-24.</w:t>
      </w:r>
    </w:p>
    <w:p w14:paraId="09337EA4" w14:textId="77777777" w:rsidR="0033349A" w:rsidRPr="0033349A" w:rsidRDefault="0033349A" w:rsidP="0033349A">
      <w:pPr>
        <w:pStyle w:val="EndNoteBibliography"/>
        <w:rPr>
          <w:noProof/>
        </w:rPr>
      </w:pPr>
      <w:r w:rsidRPr="0033349A">
        <w:rPr>
          <w:noProof/>
        </w:rPr>
        <w:t>16.</w:t>
      </w:r>
      <w:r w:rsidRPr="0033349A">
        <w:rPr>
          <w:noProof/>
        </w:rPr>
        <w:tab/>
        <w:t>Kohli M, Kar AK, Sinha S. The role of intelligent technologies in early detection of autism spectrum disorder (asd): A scoping review. IEEE Access. 2022.</w:t>
      </w:r>
    </w:p>
    <w:p w14:paraId="39974125" w14:textId="77777777" w:rsidR="0033349A" w:rsidRPr="0033349A" w:rsidRDefault="0033349A" w:rsidP="0033349A">
      <w:pPr>
        <w:pStyle w:val="EndNoteBibliography"/>
        <w:rPr>
          <w:noProof/>
        </w:rPr>
      </w:pPr>
      <w:r w:rsidRPr="0033349A">
        <w:rPr>
          <w:noProof/>
        </w:rPr>
        <w:t>17.</w:t>
      </w:r>
      <w:r w:rsidRPr="0033349A">
        <w:rPr>
          <w:noProof/>
        </w:rPr>
        <w:tab/>
        <w:t>Song D-Y, Kim SY, Bong G, Kim JM, Yoo HJ. The use of artificial intelligence in screening and diagnosis of autism spectrum disorder: a literature review. Journal of the Korean Academy of Child and Adolescent Psychiatry. 2019;30(4):145.</w:t>
      </w:r>
    </w:p>
    <w:p w14:paraId="556BC1D6" w14:textId="77777777" w:rsidR="0033349A" w:rsidRPr="0033349A" w:rsidRDefault="0033349A" w:rsidP="0033349A">
      <w:pPr>
        <w:pStyle w:val="EndNoteBibliography"/>
        <w:rPr>
          <w:noProof/>
        </w:rPr>
      </w:pPr>
      <w:r w:rsidRPr="0033349A">
        <w:rPr>
          <w:noProof/>
        </w:rPr>
        <w:t>18.</w:t>
      </w:r>
      <w:r w:rsidRPr="0033349A">
        <w:rPr>
          <w:noProof/>
        </w:rPr>
        <w:tab/>
        <w:t>de Belen RAJ, Bednarz T, Sowmya A, Del Favero D. Computer vision in autism spectrum disorder research: a systematic review of published studies from 2009 to 2019. Translational psychiatry. 2020;10(1):333.</w:t>
      </w:r>
    </w:p>
    <w:p w14:paraId="6672B96F" w14:textId="77777777" w:rsidR="0033349A" w:rsidRPr="0033349A" w:rsidRDefault="0033349A" w:rsidP="0033349A">
      <w:pPr>
        <w:pStyle w:val="EndNoteBibliography"/>
        <w:rPr>
          <w:noProof/>
        </w:rPr>
      </w:pPr>
      <w:r w:rsidRPr="0033349A">
        <w:rPr>
          <w:noProof/>
        </w:rPr>
        <w:t>19.</w:t>
      </w:r>
      <w:r w:rsidRPr="0033349A">
        <w:rPr>
          <w:noProof/>
        </w:rPr>
        <w:tab/>
        <w:t>Lanini M, Bondioli M, Narzisi A, Pelagatti S, Chessa S, editors. Sensorized toys to identify the early ‘red flags’ of autistic spectrum disorders in preschoolers2018 2018: Springer.</w:t>
      </w:r>
    </w:p>
    <w:p w14:paraId="1A9F44B5" w14:textId="77777777" w:rsidR="0033349A" w:rsidRPr="0033349A" w:rsidRDefault="0033349A" w:rsidP="0033349A">
      <w:pPr>
        <w:pStyle w:val="EndNoteBibliography"/>
        <w:rPr>
          <w:noProof/>
        </w:rPr>
      </w:pPr>
      <w:r w:rsidRPr="0033349A">
        <w:rPr>
          <w:noProof/>
        </w:rPr>
        <w:t>20.</w:t>
      </w:r>
      <w:r w:rsidRPr="0033349A">
        <w:rPr>
          <w:noProof/>
        </w:rPr>
        <w:tab/>
        <w:t>Boccanfuso L, Barney E, Foster C, Ahn YA, Chawarska K, Scassellati B, et al., editors. Emotional robot to examine different play patterns and affective responses of children with and without ASD. 2016 11th ACM/IEEE International Conference on Human-Robot Interaction (HRI); 2016: IEEE.</w:t>
      </w:r>
    </w:p>
    <w:p w14:paraId="2ACA1FAE" w14:textId="77777777" w:rsidR="0033349A" w:rsidRPr="0033349A" w:rsidRDefault="0033349A" w:rsidP="0033349A">
      <w:pPr>
        <w:pStyle w:val="EndNoteBibliography"/>
        <w:rPr>
          <w:noProof/>
        </w:rPr>
      </w:pPr>
      <w:r w:rsidRPr="0033349A">
        <w:rPr>
          <w:noProof/>
        </w:rPr>
        <w:t>21.</w:t>
      </w:r>
      <w:r w:rsidRPr="0033349A">
        <w:rPr>
          <w:noProof/>
        </w:rPr>
        <w:tab/>
        <w:t>Li B, Boccanfuso L, Wang Q, Barney E, Ahn YA, Foster C, et al., editors. Human robot activity classification based on accelerometer and gyroscope. 2016 25th IEEE international symposium on robot and human interactive communication (RO-MAN) Presented at the 2016 25th IEEE international symposium on robot and human interactive communication (RO-MAN); 2016.</w:t>
      </w:r>
    </w:p>
    <w:p w14:paraId="6161CEAE" w14:textId="77777777" w:rsidR="0033349A" w:rsidRPr="0033349A" w:rsidRDefault="0033349A" w:rsidP="0033349A">
      <w:pPr>
        <w:pStyle w:val="EndNoteBibliography"/>
        <w:rPr>
          <w:noProof/>
        </w:rPr>
      </w:pPr>
      <w:r w:rsidRPr="0033349A">
        <w:rPr>
          <w:noProof/>
        </w:rPr>
        <w:t>22.</w:t>
      </w:r>
      <w:r w:rsidRPr="0033349A">
        <w:rPr>
          <w:noProof/>
        </w:rPr>
        <w:tab/>
        <w:t>Sanchez-Garcia AB, Galindo-Villardon P, Nieto-Librero AB, Martin-Rodero H, Robins DL. Toddler screening for autism spectrum disorder: A meta-analysis of diagnostic accuracy. Journal of autism and developmental disorders. 2019;49(5):1837-52.</w:t>
      </w:r>
    </w:p>
    <w:p w14:paraId="625D2F17" w14:textId="77777777" w:rsidR="0033349A" w:rsidRPr="0033349A" w:rsidRDefault="0033349A" w:rsidP="0033349A">
      <w:pPr>
        <w:pStyle w:val="EndNoteBibliography"/>
        <w:rPr>
          <w:noProof/>
        </w:rPr>
      </w:pPr>
      <w:r w:rsidRPr="0033349A">
        <w:rPr>
          <w:noProof/>
        </w:rPr>
        <w:lastRenderedPageBreak/>
        <w:t>23.</w:t>
      </w:r>
      <w:r w:rsidRPr="0033349A">
        <w:rPr>
          <w:noProof/>
        </w:rPr>
        <w:tab/>
        <w:t>Rakić M, Cabezas M, Kushibar K, Oliver A, Lladó X. Improving the detection of autism spectrum disorder by combining structural and functional MRI information. NeuroImage: Clinical. 2020;25:102181.</w:t>
      </w:r>
    </w:p>
    <w:p w14:paraId="1D506719" w14:textId="77777777" w:rsidR="0033349A" w:rsidRPr="0033349A" w:rsidRDefault="0033349A" w:rsidP="0033349A">
      <w:pPr>
        <w:pStyle w:val="EndNoteBibliography"/>
        <w:rPr>
          <w:noProof/>
        </w:rPr>
      </w:pPr>
      <w:r w:rsidRPr="0033349A">
        <w:rPr>
          <w:noProof/>
        </w:rPr>
        <w:t>24.</w:t>
      </w:r>
      <w:r w:rsidRPr="0033349A">
        <w:rPr>
          <w:noProof/>
        </w:rPr>
        <w:tab/>
        <w:t>Kang J, Han X, Song J, Niu Z, Li X. The identification of children with autism spectrum disorder by SVM approach on EEG and eye-tracking data. Computers in biology and medicine. 2020;120:103722.</w:t>
      </w:r>
    </w:p>
    <w:p w14:paraId="554435A9" w14:textId="77777777" w:rsidR="0033349A" w:rsidRPr="0033349A" w:rsidRDefault="0033349A" w:rsidP="0033349A">
      <w:pPr>
        <w:pStyle w:val="EndNoteBibliography"/>
        <w:rPr>
          <w:noProof/>
        </w:rPr>
      </w:pPr>
      <w:r w:rsidRPr="0033349A">
        <w:rPr>
          <w:noProof/>
        </w:rPr>
        <w:t>25.</w:t>
      </w:r>
      <w:r w:rsidRPr="0033349A">
        <w:rPr>
          <w:noProof/>
        </w:rPr>
        <w:tab/>
        <w:t>Khozaei A, Moradi H, Hosseini R, Pouretemad H, Eskandari B. Early screening of autism spectrum disorder using cry features. PloS one. 2020;15(12):e0241690.</w:t>
      </w:r>
    </w:p>
    <w:p w14:paraId="7E3F03B6" w14:textId="77777777" w:rsidR="0033349A" w:rsidRPr="0033349A" w:rsidRDefault="0033349A" w:rsidP="0033349A">
      <w:pPr>
        <w:pStyle w:val="EndNoteBibliography"/>
        <w:rPr>
          <w:noProof/>
        </w:rPr>
      </w:pPr>
      <w:r w:rsidRPr="0033349A">
        <w:rPr>
          <w:noProof/>
        </w:rPr>
        <w:t>26.</w:t>
      </w:r>
      <w:r w:rsidRPr="0033349A">
        <w:rPr>
          <w:noProof/>
        </w:rPr>
        <w:tab/>
        <w:t>Coronato A, Pietro GD, editors. Detection of motion disorders of patients with autism spectrum disorders. International Workshop on Ambient Assisted Living; 2012: Springer.</w:t>
      </w:r>
    </w:p>
    <w:p w14:paraId="5B44C4BB" w14:textId="77777777" w:rsidR="0033349A" w:rsidRPr="0033349A" w:rsidRDefault="0033349A" w:rsidP="0033349A">
      <w:pPr>
        <w:pStyle w:val="EndNoteBibliography"/>
        <w:rPr>
          <w:noProof/>
        </w:rPr>
      </w:pPr>
      <w:r w:rsidRPr="0033349A">
        <w:rPr>
          <w:noProof/>
        </w:rPr>
        <w:t>27.</w:t>
      </w:r>
      <w:r w:rsidRPr="0033349A">
        <w:rPr>
          <w:noProof/>
        </w:rPr>
        <w:tab/>
        <w:t>Taban R, Parsa A, Moradi H, editors. Tip-Toe Walking Detection Using CPG Parameters from Skeleton Data Gathered by Kinect2017 2017: Springer.</w:t>
      </w:r>
    </w:p>
    <w:p w14:paraId="352E14D3" w14:textId="77777777" w:rsidR="0033349A" w:rsidRPr="0033349A" w:rsidRDefault="0033349A" w:rsidP="0033349A">
      <w:pPr>
        <w:pStyle w:val="EndNoteBibliography"/>
        <w:rPr>
          <w:noProof/>
        </w:rPr>
      </w:pPr>
      <w:r w:rsidRPr="0033349A">
        <w:rPr>
          <w:noProof/>
        </w:rPr>
        <w:t>28.</w:t>
      </w:r>
      <w:r w:rsidRPr="0033349A">
        <w:rPr>
          <w:noProof/>
        </w:rPr>
        <w:tab/>
        <w:t>Sapiro G, Hashemi J, Dawson G. Computer vision and behavioral phenotyping: an autism case study. Current Opinion in Biomedical Engineering. 2019;9:14-20.</w:t>
      </w:r>
    </w:p>
    <w:p w14:paraId="09BBC05E" w14:textId="77777777" w:rsidR="0033349A" w:rsidRPr="0033349A" w:rsidRDefault="0033349A" w:rsidP="0033349A">
      <w:pPr>
        <w:pStyle w:val="EndNoteBibliography"/>
        <w:rPr>
          <w:noProof/>
        </w:rPr>
      </w:pPr>
      <w:r w:rsidRPr="0033349A">
        <w:rPr>
          <w:noProof/>
        </w:rPr>
        <w:t>29.</w:t>
      </w:r>
      <w:r w:rsidRPr="0033349A">
        <w:rPr>
          <w:noProof/>
        </w:rPr>
        <w:tab/>
        <w:t>Campbell K, Carpenter KL, Hashemi J, Espinosa S, Marsan S, Borg JS, et al. Computer vision analysis captures atypical attention in toddlers with autism. Autism. 2019;23(3):619-28.</w:t>
      </w:r>
    </w:p>
    <w:p w14:paraId="1F704F45" w14:textId="77777777" w:rsidR="0033349A" w:rsidRPr="0033349A" w:rsidRDefault="0033349A" w:rsidP="0033349A">
      <w:pPr>
        <w:pStyle w:val="EndNoteBibliography"/>
        <w:rPr>
          <w:noProof/>
        </w:rPr>
      </w:pPr>
      <w:r w:rsidRPr="0033349A">
        <w:rPr>
          <w:noProof/>
        </w:rPr>
        <w:t>30.</w:t>
      </w:r>
      <w:r w:rsidRPr="0033349A">
        <w:rPr>
          <w:noProof/>
        </w:rPr>
        <w:tab/>
        <w:t>Harrop C, Green J, Hudry K, Consortium P. Play complexity and toy engagement in preschoolers with autism spectrum disorder: Do girls and boys differ? Autism. 2017;21(1):37-50.</w:t>
      </w:r>
    </w:p>
    <w:p w14:paraId="56CC2A1F" w14:textId="77777777" w:rsidR="0033349A" w:rsidRPr="0033349A" w:rsidRDefault="0033349A" w:rsidP="0033349A">
      <w:pPr>
        <w:pStyle w:val="EndNoteBibliography"/>
        <w:rPr>
          <w:noProof/>
        </w:rPr>
      </w:pPr>
      <w:r w:rsidRPr="0033349A">
        <w:rPr>
          <w:noProof/>
        </w:rPr>
        <w:t>31.</w:t>
      </w:r>
      <w:r w:rsidRPr="0033349A">
        <w:rPr>
          <w:noProof/>
        </w:rPr>
        <w:tab/>
        <w:t>Virtanen P, Gommers R, Oliphant TE, Haberland M, Reddy T, Cournapeau D, et al. SciPy 1.0: fundamental algorithms for scientific computing in Python. Nature methods. 2020;17(3):261-72.</w:t>
      </w:r>
    </w:p>
    <w:p w14:paraId="407255AB" w14:textId="77777777" w:rsidR="0033349A" w:rsidRPr="0033349A" w:rsidRDefault="0033349A" w:rsidP="0033349A">
      <w:pPr>
        <w:pStyle w:val="EndNoteBibliography"/>
        <w:rPr>
          <w:noProof/>
        </w:rPr>
      </w:pPr>
      <w:r w:rsidRPr="0033349A">
        <w:rPr>
          <w:noProof/>
        </w:rPr>
        <w:t>32.</w:t>
      </w:r>
      <w:r w:rsidRPr="0033349A">
        <w:rPr>
          <w:noProof/>
        </w:rPr>
        <w:tab/>
        <w:t>Pedregosa F, Varoquaux G, Gramfort A, Michel V, Thirion B, Grisel O, et al. Scikit-learn: Machine learning in Python. the Journal of machine Learning research. 2011;12:2825-30.</w:t>
      </w:r>
    </w:p>
    <w:p w14:paraId="4AB6FDD4" w14:textId="7178C033" w:rsidR="009130F8" w:rsidRDefault="006B2CCE" w:rsidP="0033349A">
      <w:pPr>
        <w:pBdr>
          <w:top w:val="nil"/>
          <w:left w:val="nil"/>
          <w:bottom w:val="nil"/>
          <w:right w:val="nil"/>
          <w:between w:val="nil"/>
        </w:pBdr>
        <w:spacing w:line="240" w:lineRule="auto"/>
      </w:pPr>
      <w:r>
        <w:fldChar w:fldCharType="end"/>
      </w:r>
      <w:bookmarkEnd w:id="3"/>
    </w:p>
    <w:sectPr w:rsidR="009130F8">
      <w:headerReference w:type="even" r:id="rId13"/>
      <w:headerReference w:type="default" r:id="rId14"/>
      <w:headerReference w:type="first" r:id="rId15"/>
      <w:footerReference w:type="first" r:id="rId16"/>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A48DE" w14:textId="77777777" w:rsidR="00843D9C" w:rsidRDefault="00843D9C">
      <w:pPr>
        <w:spacing w:line="240" w:lineRule="auto"/>
      </w:pPr>
      <w:r>
        <w:separator/>
      </w:r>
    </w:p>
  </w:endnote>
  <w:endnote w:type="continuationSeparator" w:id="0">
    <w:p w14:paraId="6DFD7123" w14:textId="77777777" w:rsidR="00843D9C" w:rsidRDefault="00843D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77AC8" w14:textId="77777777" w:rsidR="00843D9C" w:rsidRDefault="00843D9C">
      <w:pPr>
        <w:spacing w:line="240" w:lineRule="auto"/>
      </w:pPr>
      <w:r>
        <w:separator/>
      </w:r>
    </w:p>
  </w:footnote>
  <w:footnote w:type="continuationSeparator" w:id="0">
    <w:p w14:paraId="6659AE95" w14:textId="77777777" w:rsidR="00843D9C" w:rsidRDefault="00843D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NKgFAGAhWC4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8&lt;/item&gt;&lt;item&gt;29&lt;/item&gt;&lt;item&gt;31&lt;/item&gt;&lt;item&gt;32&lt;/item&gt;&lt;item&gt;33&lt;/item&gt;&lt;item&gt;34&lt;/item&gt;&lt;item&gt;35&lt;/item&gt;&lt;item&gt;36&lt;/item&gt;&lt;item&gt;37&lt;/item&gt;&lt;item&gt;38&lt;/item&gt;&lt;/record-ids&gt;&lt;/item&gt;&lt;/Libraries&gt;"/>
  </w:docVars>
  <w:rsids>
    <w:rsidRoot w:val="009130F8"/>
    <w:rsid w:val="0001363B"/>
    <w:rsid w:val="00017144"/>
    <w:rsid w:val="00032AF8"/>
    <w:rsid w:val="0004274D"/>
    <w:rsid w:val="0004386D"/>
    <w:rsid w:val="0006553A"/>
    <w:rsid w:val="00084493"/>
    <w:rsid w:val="000B57AE"/>
    <w:rsid w:val="000D0F50"/>
    <w:rsid w:val="0012483A"/>
    <w:rsid w:val="00147226"/>
    <w:rsid w:val="00161B7A"/>
    <w:rsid w:val="001B6978"/>
    <w:rsid w:val="001B71E0"/>
    <w:rsid w:val="001F0F64"/>
    <w:rsid w:val="001F1274"/>
    <w:rsid w:val="002726F4"/>
    <w:rsid w:val="002D1E32"/>
    <w:rsid w:val="002F6D8C"/>
    <w:rsid w:val="00301AB4"/>
    <w:rsid w:val="00307989"/>
    <w:rsid w:val="0033349A"/>
    <w:rsid w:val="0033577A"/>
    <w:rsid w:val="00340AFF"/>
    <w:rsid w:val="00341818"/>
    <w:rsid w:val="00362E7E"/>
    <w:rsid w:val="00363503"/>
    <w:rsid w:val="00381049"/>
    <w:rsid w:val="00381DB4"/>
    <w:rsid w:val="00391D78"/>
    <w:rsid w:val="003A5625"/>
    <w:rsid w:val="003D0726"/>
    <w:rsid w:val="003F0EB8"/>
    <w:rsid w:val="003F47F1"/>
    <w:rsid w:val="003F52EF"/>
    <w:rsid w:val="00406DDA"/>
    <w:rsid w:val="00416D7B"/>
    <w:rsid w:val="0042398B"/>
    <w:rsid w:val="0043175A"/>
    <w:rsid w:val="00434B79"/>
    <w:rsid w:val="00454668"/>
    <w:rsid w:val="00457247"/>
    <w:rsid w:val="004572BF"/>
    <w:rsid w:val="004616F1"/>
    <w:rsid w:val="004679F0"/>
    <w:rsid w:val="004B2906"/>
    <w:rsid w:val="004B323A"/>
    <w:rsid w:val="004D72F7"/>
    <w:rsid w:val="004F6537"/>
    <w:rsid w:val="005267DA"/>
    <w:rsid w:val="0054325D"/>
    <w:rsid w:val="005551A6"/>
    <w:rsid w:val="00562A78"/>
    <w:rsid w:val="0057363A"/>
    <w:rsid w:val="005837BA"/>
    <w:rsid w:val="00584D65"/>
    <w:rsid w:val="005A0EC1"/>
    <w:rsid w:val="005B5E77"/>
    <w:rsid w:val="005B6C0B"/>
    <w:rsid w:val="005C3D69"/>
    <w:rsid w:val="005C6F8D"/>
    <w:rsid w:val="005D4960"/>
    <w:rsid w:val="005E199E"/>
    <w:rsid w:val="005E4777"/>
    <w:rsid w:val="005F1390"/>
    <w:rsid w:val="005F1C2C"/>
    <w:rsid w:val="005F462E"/>
    <w:rsid w:val="005F4A18"/>
    <w:rsid w:val="0063518A"/>
    <w:rsid w:val="006377D8"/>
    <w:rsid w:val="00667988"/>
    <w:rsid w:val="00671CBE"/>
    <w:rsid w:val="00682E63"/>
    <w:rsid w:val="0068377B"/>
    <w:rsid w:val="00686220"/>
    <w:rsid w:val="00697723"/>
    <w:rsid w:val="006A50A9"/>
    <w:rsid w:val="006B2CCE"/>
    <w:rsid w:val="006B4D1E"/>
    <w:rsid w:val="006C3E48"/>
    <w:rsid w:val="006D4441"/>
    <w:rsid w:val="006F2BD8"/>
    <w:rsid w:val="00727D60"/>
    <w:rsid w:val="00750649"/>
    <w:rsid w:val="00757A82"/>
    <w:rsid w:val="00766414"/>
    <w:rsid w:val="0078004E"/>
    <w:rsid w:val="007C29F0"/>
    <w:rsid w:val="007E0754"/>
    <w:rsid w:val="007E1DA7"/>
    <w:rsid w:val="007F02D9"/>
    <w:rsid w:val="00810017"/>
    <w:rsid w:val="00824A7D"/>
    <w:rsid w:val="00843D9C"/>
    <w:rsid w:val="00850018"/>
    <w:rsid w:val="00851913"/>
    <w:rsid w:val="008609BD"/>
    <w:rsid w:val="00861FAC"/>
    <w:rsid w:val="008654BC"/>
    <w:rsid w:val="00866252"/>
    <w:rsid w:val="008667C8"/>
    <w:rsid w:val="00881419"/>
    <w:rsid w:val="0088669D"/>
    <w:rsid w:val="00894476"/>
    <w:rsid w:val="008A1EEB"/>
    <w:rsid w:val="008C2CAA"/>
    <w:rsid w:val="008C5462"/>
    <w:rsid w:val="008D00A9"/>
    <w:rsid w:val="009014E6"/>
    <w:rsid w:val="009130F8"/>
    <w:rsid w:val="009273A5"/>
    <w:rsid w:val="00944F90"/>
    <w:rsid w:val="0095614A"/>
    <w:rsid w:val="0098145B"/>
    <w:rsid w:val="0098370A"/>
    <w:rsid w:val="00984CDB"/>
    <w:rsid w:val="00991735"/>
    <w:rsid w:val="009A5C1D"/>
    <w:rsid w:val="009A7E99"/>
    <w:rsid w:val="009C334E"/>
    <w:rsid w:val="009D6046"/>
    <w:rsid w:val="009E0A19"/>
    <w:rsid w:val="009F4CA1"/>
    <w:rsid w:val="009F52FA"/>
    <w:rsid w:val="009F68BE"/>
    <w:rsid w:val="00A10CB1"/>
    <w:rsid w:val="00A2401F"/>
    <w:rsid w:val="00A40281"/>
    <w:rsid w:val="00A4439E"/>
    <w:rsid w:val="00A63CAA"/>
    <w:rsid w:val="00A750DB"/>
    <w:rsid w:val="00A81E34"/>
    <w:rsid w:val="00B125A0"/>
    <w:rsid w:val="00B54149"/>
    <w:rsid w:val="00B54C9F"/>
    <w:rsid w:val="00B62DD5"/>
    <w:rsid w:val="00B910A3"/>
    <w:rsid w:val="00BE1D1A"/>
    <w:rsid w:val="00C0584B"/>
    <w:rsid w:val="00C305F3"/>
    <w:rsid w:val="00C33736"/>
    <w:rsid w:val="00C44428"/>
    <w:rsid w:val="00C47948"/>
    <w:rsid w:val="00C52E98"/>
    <w:rsid w:val="00C71F5D"/>
    <w:rsid w:val="00C859B0"/>
    <w:rsid w:val="00C87C1A"/>
    <w:rsid w:val="00CA1E83"/>
    <w:rsid w:val="00CA1EB0"/>
    <w:rsid w:val="00CE567C"/>
    <w:rsid w:val="00CF24BE"/>
    <w:rsid w:val="00CF70F1"/>
    <w:rsid w:val="00D006CE"/>
    <w:rsid w:val="00D21699"/>
    <w:rsid w:val="00D223EB"/>
    <w:rsid w:val="00D35893"/>
    <w:rsid w:val="00D4214E"/>
    <w:rsid w:val="00D448C2"/>
    <w:rsid w:val="00D46843"/>
    <w:rsid w:val="00D9047E"/>
    <w:rsid w:val="00DA3132"/>
    <w:rsid w:val="00DA429F"/>
    <w:rsid w:val="00E37CFB"/>
    <w:rsid w:val="00E53C6E"/>
    <w:rsid w:val="00E62719"/>
    <w:rsid w:val="00E64C3D"/>
    <w:rsid w:val="00E7741F"/>
    <w:rsid w:val="00E805F8"/>
    <w:rsid w:val="00E84129"/>
    <w:rsid w:val="00E95102"/>
    <w:rsid w:val="00EE2237"/>
    <w:rsid w:val="00EE51BD"/>
    <w:rsid w:val="00EF3669"/>
    <w:rsid w:val="00EF5715"/>
    <w:rsid w:val="00F00E9B"/>
    <w:rsid w:val="00F50843"/>
    <w:rsid w:val="00F60738"/>
    <w:rsid w:val="00F61F05"/>
    <w:rsid w:val="00F71DD6"/>
    <w:rsid w:val="00F812FC"/>
    <w:rsid w:val="00F8176A"/>
    <w:rsid w:val="00F92444"/>
    <w:rsid w:val="00F96B9C"/>
    <w:rsid w:val="00FA3847"/>
    <w:rsid w:val="00FA412F"/>
    <w:rsid w:val="00FC62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1E0"/>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0975">
      <w:bodyDiv w:val="1"/>
      <w:marLeft w:val="0"/>
      <w:marRight w:val="0"/>
      <w:marTop w:val="0"/>
      <w:marBottom w:val="0"/>
      <w:divBdr>
        <w:top w:val="none" w:sz="0" w:space="0" w:color="auto"/>
        <w:left w:val="none" w:sz="0" w:space="0" w:color="auto"/>
        <w:bottom w:val="none" w:sz="0" w:space="0" w:color="auto"/>
        <w:right w:val="none" w:sz="0" w:space="0" w:color="auto"/>
      </w:divBdr>
    </w:div>
    <w:div w:id="641425374">
      <w:bodyDiv w:val="1"/>
      <w:marLeft w:val="0"/>
      <w:marRight w:val="0"/>
      <w:marTop w:val="0"/>
      <w:marBottom w:val="0"/>
      <w:divBdr>
        <w:top w:val="none" w:sz="0" w:space="0" w:color="auto"/>
        <w:left w:val="none" w:sz="0" w:space="0" w:color="auto"/>
        <w:bottom w:val="none" w:sz="0" w:space="0" w:color="auto"/>
        <w:right w:val="none" w:sz="0" w:space="0" w:color="auto"/>
      </w:divBdr>
    </w:div>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 w:id="1330447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C21D0474-01B5-4557-8D95-B3765AB6396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150</Words>
  <Characters>6355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jan mehralizadeh</dc:creator>
  <cp:lastModifiedBy>bijan mehralizadeh</cp:lastModifiedBy>
  <cp:revision>2</cp:revision>
  <cp:lastPrinted>2022-12-28T14:25:00Z</cp:lastPrinted>
  <dcterms:created xsi:type="dcterms:W3CDTF">2023-02-18T22:26:00Z</dcterms:created>
  <dcterms:modified xsi:type="dcterms:W3CDTF">2023-02-1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